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19CCA8" w14:textId="1CFD9C09" w:rsidR="00643142" w:rsidRPr="00A52FA4" w:rsidRDefault="00643142" w:rsidP="0032513F">
      <w:pPr>
        <w:jc w:val="center"/>
        <w:rPr>
          <w:b/>
          <w:sz w:val="28"/>
          <w:szCs w:val="28"/>
        </w:rPr>
      </w:pPr>
      <w:bookmarkStart w:id="0" w:name="_GoBack"/>
      <w:bookmarkEnd w:id="0"/>
      <w:r w:rsidRPr="00A52FA4">
        <w:rPr>
          <w:b/>
          <w:sz w:val="28"/>
          <w:szCs w:val="28"/>
        </w:rPr>
        <w:t>Th</w:t>
      </w:r>
      <w:r w:rsidR="00301BB3" w:rsidRPr="00A52FA4">
        <w:rPr>
          <w:b/>
          <w:sz w:val="28"/>
          <w:szCs w:val="28"/>
        </w:rPr>
        <w:t xml:space="preserve">e Developmental Environment, </w:t>
      </w:r>
      <w:r w:rsidRPr="00A52FA4">
        <w:rPr>
          <w:b/>
          <w:sz w:val="28"/>
          <w:szCs w:val="28"/>
        </w:rPr>
        <w:t>Epigenetic Biomarkers</w:t>
      </w:r>
      <w:r w:rsidR="00301BB3" w:rsidRPr="00A52FA4">
        <w:rPr>
          <w:b/>
          <w:sz w:val="28"/>
          <w:szCs w:val="28"/>
        </w:rPr>
        <w:t xml:space="preserve">                                   and Long-Term Health</w:t>
      </w:r>
    </w:p>
    <w:p w14:paraId="49397944" w14:textId="43CBB40D" w:rsidR="00E22255" w:rsidRDefault="00487875" w:rsidP="00233459">
      <w:pPr>
        <w:spacing w:line="480" w:lineRule="auto"/>
        <w:jc w:val="both"/>
        <w:rPr>
          <w:sz w:val="28"/>
          <w:szCs w:val="28"/>
        </w:rPr>
      </w:pPr>
      <w:r>
        <w:rPr>
          <w:sz w:val="28"/>
          <w:szCs w:val="28"/>
        </w:rPr>
        <w:t xml:space="preserve"> </w:t>
      </w:r>
    </w:p>
    <w:p w14:paraId="58EB2954" w14:textId="77777777" w:rsidR="00A74EDB" w:rsidRPr="00A52FA4" w:rsidRDefault="00A74EDB" w:rsidP="00233459">
      <w:pPr>
        <w:spacing w:line="480" w:lineRule="auto"/>
        <w:jc w:val="both"/>
        <w:rPr>
          <w:sz w:val="28"/>
          <w:szCs w:val="28"/>
        </w:rPr>
      </w:pPr>
    </w:p>
    <w:p w14:paraId="3745C53B" w14:textId="261EDA0B" w:rsidR="00E22255" w:rsidRPr="004844A2" w:rsidRDefault="0032513F" w:rsidP="00233459">
      <w:pPr>
        <w:spacing w:line="480" w:lineRule="auto"/>
        <w:rPr>
          <w:vertAlign w:val="superscript"/>
        </w:rPr>
      </w:pPr>
      <w:r w:rsidRPr="004844A2">
        <w:t>Keith M Godfrey</w:t>
      </w:r>
      <w:r w:rsidRPr="004844A2">
        <w:rPr>
          <w:vertAlign w:val="superscript"/>
        </w:rPr>
        <w:t>1,2</w:t>
      </w:r>
      <w:r w:rsidRPr="004844A2">
        <w:t>, Paula M Costello</w:t>
      </w:r>
      <w:r w:rsidRPr="004844A2">
        <w:rPr>
          <w:vertAlign w:val="superscript"/>
        </w:rPr>
        <w:t>3</w:t>
      </w:r>
      <w:r w:rsidRPr="004844A2">
        <w:t>, Karen A. Lillycrop</w:t>
      </w:r>
      <w:r w:rsidRPr="004844A2">
        <w:rPr>
          <w:vertAlign w:val="superscript"/>
        </w:rPr>
        <w:t>4</w:t>
      </w:r>
    </w:p>
    <w:p w14:paraId="6D8DDD6B" w14:textId="77777777" w:rsidR="00233459" w:rsidRPr="004844A2" w:rsidRDefault="00233459" w:rsidP="00233459">
      <w:pPr>
        <w:spacing w:line="480" w:lineRule="auto"/>
      </w:pPr>
    </w:p>
    <w:p w14:paraId="684EE8F0" w14:textId="1E5FB3F2" w:rsidR="0032513F" w:rsidRPr="004844A2" w:rsidRDefault="00233459" w:rsidP="00233459">
      <w:pPr>
        <w:spacing w:line="480" w:lineRule="auto"/>
      </w:pPr>
      <w:r w:rsidRPr="004844A2">
        <w:rPr>
          <w:vertAlign w:val="superscript"/>
        </w:rPr>
        <w:t xml:space="preserve">1 </w:t>
      </w:r>
      <w:r w:rsidR="0032513F" w:rsidRPr="004844A2">
        <w:t>MRC Lifecourse Epidemiology Unit</w:t>
      </w:r>
      <w:r w:rsidRPr="004844A2">
        <w:t xml:space="preserve"> and </w:t>
      </w:r>
      <w:r w:rsidRPr="004844A2">
        <w:rPr>
          <w:vertAlign w:val="superscript"/>
        </w:rPr>
        <w:t>2</w:t>
      </w:r>
      <w:r w:rsidR="0032513F" w:rsidRPr="004844A2">
        <w:t xml:space="preserve">NIHR Southampton Biomedical Research Centre, University Hospital Southampton NHS Foundation Trust and University of Southampton, </w:t>
      </w:r>
    </w:p>
    <w:p w14:paraId="7C853EDD" w14:textId="273FD7D6" w:rsidR="00233459" w:rsidRPr="004844A2" w:rsidRDefault="00233459" w:rsidP="00233459">
      <w:pPr>
        <w:spacing w:line="480" w:lineRule="auto"/>
        <w:jc w:val="both"/>
      </w:pPr>
      <w:r w:rsidRPr="004844A2">
        <w:rPr>
          <w:vertAlign w:val="superscript"/>
        </w:rPr>
        <w:t>3</w:t>
      </w:r>
      <w:r w:rsidRPr="004844A2">
        <w:t>Institute of Developmental Sciences, Academic Unit of Human Development and Health, University of Southampton, Southampton, UK</w:t>
      </w:r>
    </w:p>
    <w:p w14:paraId="436B8849" w14:textId="77777777" w:rsidR="00233459" w:rsidRPr="004844A2" w:rsidRDefault="00233459" w:rsidP="00233459">
      <w:pPr>
        <w:spacing w:line="480" w:lineRule="auto"/>
        <w:jc w:val="both"/>
      </w:pPr>
      <w:r w:rsidRPr="004844A2">
        <w:rPr>
          <w:vertAlign w:val="superscript"/>
        </w:rPr>
        <w:t>4</w:t>
      </w:r>
      <w:r w:rsidRPr="004844A2">
        <w:t>Centre for Biological Sciences, University of Southampton, Southampton, UK</w:t>
      </w:r>
    </w:p>
    <w:p w14:paraId="64F20900" w14:textId="77777777" w:rsidR="00233459" w:rsidRPr="004844A2" w:rsidRDefault="00233459" w:rsidP="00233459">
      <w:pPr>
        <w:spacing w:line="480" w:lineRule="auto"/>
        <w:rPr>
          <w:b/>
        </w:rPr>
      </w:pPr>
    </w:p>
    <w:p w14:paraId="13FE0F74" w14:textId="77777777" w:rsidR="00233459" w:rsidRPr="004844A2" w:rsidRDefault="00233459" w:rsidP="00233459">
      <w:pPr>
        <w:spacing w:line="480" w:lineRule="auto"/>
        <w:rPr>
          <w:b/>
        </w:rPr>
      </w:pPr>
    </w:p>
    <w:p w14:paraId="1AF0D6F4" w14:textId="77777777" w:rsidR="00233459" w:rsidRPr="004844A2" w:rsidRDefault="00233459" w:rsidP="00233459">
      <w:pPr>
        <w:spacing w:line="480" w:lineRule="auto"/>
        <w:rPr>
          <w:rFonts w:ascii="Cambria" w:hAnsi="Cambria"/>
          <w:b/>
        </w:rPr>
      </w:pPr>
    </w:p>
    <w:p w14:paraId="48DFC924" w14:textId="77777777" w:rsidR="00233459" w:rsidRPr="004844A2" w:rsidRDefault="00233459" w:rsidP="00233459">
      <w:pPr>
        <w:spacing w:line="480" w:lineRule="auto"/>
        <w:jc w:val="both"/>
        <w:rPr>
          <w:rFonts w:ascii="Cambria" w:hAnsi="Cambria" w:cs="Arial"/>
        </w:rPr>
      </w:pPr>
      <w:r w:rsidRPr="004844A2">
        <w:rPr>
          <w:rFonts w:ascii="Cambria" w:hAnsi="Cambria" w:cs="Arial"/>
        </w:rPr>
        <w:t>Correspondence to Professor Keith Godfrey, MRC Lifecourse Epidemiology Unit, and NIHR Southampton Biomedical Research Centre, University Hospital Southampton NHS Foundation Trust and University of Southampton, Southampton, SO16 6YD, UK</w:t>
      </w:r>
    </w:p>
    <w:p w14:paraId="69A118AC" w14:textId="77777777" w:rsidR="004844A2" w:rsidRDefault="004844A2" w:rsidP="00233459">
      <w:pPr>
        <w:spacing w:line="480" w:lineRule="auto"/>
        <w:jc w:val="both"/>
        <w:rPr>
          <w:rFonts w:ascii="Cambria" w:hAnsi="Cambria" w:cs="Arial"/>
        </w:rPr>
      </w:pPr>
    </w:p>
    <w:p w14:paraId="0C1B802D" w14:textId="77777777" w:rsidR="00233459" w:rsidRPr="004844A2" w:rsidRDefault="00233459" w:rsidP="00233459">
      <w:pPr>
        <w:spacing w:line="480" w:lineRule="auto"/>
        <w:jc w:val="both"/>
        <w:rPr>
          <w:rFonts w:ascii="Cambria" w:hAnsi="Cambria" w:cs="Arial"/>
        </w:rPr>
      </w:pPr>
      <w:r w:rsidRPr="004844A2">
        <w:rPr>
          <w:rFonts w:ascii="Cambria" w:hAnsi="Cambria" w:cs="Arial"/>
        </w:rPr>
        <w:t xml:space="preserve">Phone +44 23 80777624, Fax +44 23 80704021, email </w:t>
      </w:r>
      <w:hyperlink r:id="rId8" w:history="1">
        <w:r w:rsidRPr="004844A2">
          <w:rPr>
            <w:rStyle w:val="Hyperlink"/>
            <w:rFonts w:ascii="Cambria" w:hAnsi="Cambria" w:cs="Arial"/>
          </w:rPr>
          <w:t>kmg@mrc.soton.ac.uk</w:t>
        </w:r>
      </w:hyperlink>
    </w:p>
    <w:p w14:paraId="1E5067A1" w14:textId="77777777" w:rsidR="00233459" w:rsidRPr="004844A2" w:rsidRDefault="00233459" w:rsidP="00941E06">
      <w:pPr>
        <w:spacing w:line="480" w:lineRule="auto"/>
        <w:rPr>
          <w:b/>
        </w:rPr>
      </w:pPr>
    </w:p>
    <w:p w14:paraId="4F8D38E8" w14:textId="77777777" w:rsidR="004844A2" w:rsidRDefault="004844A2" w:rsidP="00941E06">
      <w:pPr>
        <w:spacing w:line="480" w:lineRule="auto"/>
      </w:pPr>
    </w:p>
    <w:p w14:paraId="659BA8A0" w14:textId="47AE44B2" w:rsidR="004844A2" w:rsidRPr="004844A2" w:rsidRDefault="004844A2" w:rsidP="00941E06">
      <w:pPr>
        <w:spacing w:line="480" w:lineRule="auto"/>
        <w:sectPr w:rsidR="004844A2" w:rsidRPr="004844A2" w:rsidSect="00233459">
          <w:headerReference w:type="even" r:id="rId9"/>
          <w:footerReference w:type="even" r:id="rId10"/>
          <w:footerReference w:type="default" r:id="rId11"/>
          <w:type w:val="continuous"/>
          <w:pgSz w:w="11900" w:h="16840"/>
          <w:pgMar w:top="1418" w:right="1418" w:bottom="1418" w:left="1418" w:header="709" w:footer="709" w:gutter="0"/>
          <w:cols w:space="708"/>
          <w:docGrid w:linePitch="360"/>
        </w:sectPr>
      </w:pPr>
      <w:r w:rsidRPr="004844A2">
        <w:t>Short title for running head: Development, epigenetics and long-term health</w:t>
      </w:r>
    </w:p>
    <w:p w14:paraId="7546B09A" w14:textId="10543A7C" w:rsidR="00643142" w:rsidRPr="00A52FA4" w:rsidRDefault="00DD3159" w:rsidP="00FD0481">
      <w:pPr>
        <w:spacing w:line="480" w:lineRule="auto"/>
        <w:jc w:val="both"/>
        <w:rPr>
          <w:b/>
          <w:sz w:val="28"/>
          <w:szCs w:val="28"/>
        </w:rPr>
      </w:pPr>
      <w:r w:rsidRPr="00A52FA4">
        <w:rPr>
          <w:b/>
          <w:sz w:val="28"/>
          <w:szCs w:val="28"/>
        </w:rPr>
        <w:lastRenderedPageBreak/>
        <w:t>Abstract</w:t>
      </w:r>
    </w:p>
    <w:p w14:paraId="35D2678A" w14:textId="2AC91D83" w:rsidR="00D451D1" w:rsidRDefault="003E080E" w:rsidP="00FD0481">
      <w:pPr>
        <w:spacing w:line="480" w:lineRule="auto"/>
        <w:jc w:val="both"/>
      </w:pPr>
      <w:r w:rsidRPr="003E080E">
        <w:t xml:space="preserve">Evidence from both human and animal studies </w:t>
      </w:r>
      <w:r w:rsidR="00866410">
        <w:t xml:space="preserve">has </w:t>
      </w:r>
      <w:r w:rsidRPr="003E080E">
        <w:t>show</w:t>
      </w:r>
      <w:r w:rsidR="00866410">
        <w:t>n</w:t>
      </w:r>
      <w:r w:rsidRPr="003E080E">
        <w:t xml:space="preserve"> that</w:t>
      </w:r>
      <w:r>
        <w:t xml:space="preserve"> the prenatal and early postnatal</w:t>
      </w:r>
      <w:r w:rsidRPr="003E080E">
        <w:t xml:space="preserve"> environments</w:t>
      </w:r>
      <w:r>
        <w:t xml:space="preserve"> influence susceptibility</w:t>
      </w:r>
      <w:r w:rsidRPr="003E080E">
        <w:t xml:space="preserve"> to chronic disease in later life </w:t>
      </w:r>
      <w:r>
        <w:t xml:space="preserve">and </w:t>
      </w:r>
      <w:r w:rsidR="00E26A14">
        <w:t xml:space="preserve">suggests </w:t>
      </w:r>
      <w:r>
        <w:t xml:space="preserve">that </w:t>
      </w:r>
      <w:r w:rsidR="00E26A14" w:rsidRPr="00D451D1">
        <w:t>epigenetic processes</w:t>
      </w:r>
      <w:r w:rsidR="00E26A14">
        <w:t xml:space="preserve"> are an important</w:t>
      </w:r>
      <w:r w:rsidR="00D451D1" w:rsidRPr="00D451D1">
        <w:t xml:space="preserve"> mechanism by which the environment alter</w:t>
      </w:r>
      <w:r w:rsidR="00E26A14">
        <w:t>s</w:t>
      </w:r>
      <w:r w:rsidR="00D451D1" w:rsidRPr="00D451D1">
        <w:t xml:space="preserve"> long-term disease ris</w:t>
      </w:r>
      <w:r w:rsidR="00D451D1">
        <w:t>k</w:t>
      </w:r>
      <w:r w:rsidR="00D451D1" w:rsidRPr="00D451D1">
        <w:t>.</w:t>
      </w:r>
      <w:r w:rsidR="00D451D1">
        <w:t xml:space="preserve"> </w:t>
      </w:r>
      <w:r>
        <w:t>Epigenetic processes, includ</w:t>
      </w:r>
      <w:r w:rsidR="00866410">
        <w:t>ing</w:t>
      </w:r>
      <w:r>
        <w:t xml:space="preserve"> DNA methylation, histone modification and non-coding RNAs, play a central role in regulating gene expression. </w:t>
      </w:r>
      <w:r w:rsidR="00D451D1">
        <w:t>The epigenome is highly sen</w:t>
      </w:r>
      <w:r>
        <w:t>sitive</w:t>
      </w:r>
      <w:r w:rsidR="00D451D1">
        <w:t xml:space="preserve"> to </w:t>
      </w:r>
      <w:r>
        <w:t>environmental</w:t>
      </w:r>
      <w:r w:rsidR="00D451D1">
        <w:t xml:space="preserve"> </w:t>
      </w:r>
      <w:r>
        <w:t xml:space="preserve">factors </w:t>
      </w:r>
      <w:r w:rsidR="00D451D1">
        <w:t>in early life</w:t>
      </w:r>
      <w:r w:rsidR="00866410">
        <w:t>,</w:t>
      </w:r>
      <w:r w:rsidR="00D451D1">
        <w:t xml:space="preserve"> such as nutrition, stress</w:t>
      </w:r>
      <w:r>
        <w:t>, endocrine disruption and pollution</w:t>
      </w:r>
      <w:r w:rsidR="00866410">
        <w:t>,</w:t>
      </w:r>
      <w:r>
        <w:t xml:space="preserve"> and changes in the epigenome can induce long-term changes in gene expression and phenotype.  In this review we focus on how the early life </w:t>
      </w:r>
      <w:r w:rsidR="000612EB">
        <w:t xml:space="preserve">nutritional </w:t>
      </w:r>
      <w:r>
        <w:t>environment can alter the epigenome leading to an altered susceptibility to disease in later life</w:t>
      </w:r>
      <w:r w:rsidR="00A04826">
        <w:t>.</w:t>
      </w:r>
      <w:r>
        <w:t xml:space="preserve"> </w:t>
      </w:r>
    </w:p>
    <w:p w14:paraId="347A1237" w14:textId="77777777" w:rsidR="00C51C05" w:rsidRDefault="00C51C05" w:rsidP="00FD0481">
      <w:pPr>
        <w:spacing w:line="480" w:lineRule="auto"/>
        <w:jc w:val="both"/>
      </w:pPr>
    </w:p>
    <w:p w14:paraId="12AC907D" w14:textId="128BA441" w:rsidR="000161A8" w:rsidRPr="000161A8" w:rsidRDefault="00C51C05" w:rsidP="00FD0481">
      <w:pPr>
        <w:spacing w:line="480" w:lineRule="auto"/>
        <w:jc w:val="both"/>
        <w:rPr>
          <w:b/>
        </w:rPr>
      </w:pPr>
      <w:r w:rsidRPr="000161A8">
        <w:rPr>
          <w:b/>
        </w:rPr>
        <w:t>Key words</w:t>
      </w:r>
    </w:p>
    <w:p w14:paraId="4A1984D2" w14:textId="74E5CA75" w:rsidR="00C51C05" w:rsidRDefault="00C51C05" w:rsidP="00FD0481">
      <w:pPr>
        <w:spacing w:line="480" w:lineRule="auto"/>
        <w:jc w:val="both"/>
      </w:pPr>
      <w:r>
        <w:t xml:space="preserve"> </w:t>
      </w:r>
      <w:r w:rsidR="000161A8">
        <w:t>E</w:t>
      </w:r>
      <w:r>
        <w:t xml:space="preserve">pigenetics, </w:t>
      </w:r>
      <w:r w:rsidR="000161A8">
        <w:t xml:space="preserve">DNA methylation, developmental environment, </w:t>
      </w:r>
      <w:r>
        <w:t>nutrition</w:t>
      </w:r>
    </w:p>
    <w:p w14:paraId="27F4B492" w14:textId="77777777" w:rsidR="00134583" w:rsidRDefault="00134583" w:rsidP="00FD0481">
      <w:pPr>
        <w:spacing w:line="480" w:lineRule="auto"/>
        <w:jc w:val="both"/>
      </w:pPr>
    </w:p>
    <w:p w14:paraId="4352526E" w14:textId="77777777" w:rsidR="00744107" w:rsidRDefault="00744107" w:rsidP="007F7910">
      <w:pPr>
        <w:tabs>
          <w:tab w:val="left" w:pos="2020"/>
        </w:tabs>
        <w:spacing w:line="480" w:lineRule="auto"/>
        <w:jc w:val="both"/>
        <w:rPr>
          <w:b/>
        </w:rPr>
      </w:pPr>
    </w:p>
    <w:p w14:paraId="55ACBA45" w14:textId="77777777" w:rsidR="00C51C05" w:rsidRDefault="00C51C05" w:rsidP="007F7910">
      <w:pPr>
        <w:tabs>
          <w:tab w:val="left" w:pos="2020"/>
        </w:tabs>
        <w:spacing w:line="480" w:lineRule="auto"/>
        <w:jc w:val="both"/>
        <w:rPr>
          <w:b/>
        </w:rPr>
      </w:pPr>
    </w:p>
    <w:p w14:paraId="5E72C23B" w14:textId="77777777" w:rsidR="00C51C05" w:rsidRDefault="00C51C05" w:rsidP="007F7910">
      <w:pPr>
        <w:tabs>
          <w:tab w:val="left" w:pos="2020"/>
        </w:tabs>
        <w:spacing w:line="480" w:lineRule="auto"/>
        <w:jc w:val="both"/>
        <w:rPr>
          <w:b/>
        </w:rPr>
        <w:sectPr w:rsidR="00C51C05" w:rsidSect="00941E06">
          <w:headerReference w:type="default" r:id="rId12"/>
          <w:pgSz w:w="11900" w:h="16840"/>
          <w:pgMar w:top="1418" w:right="1418" w:bottom="1418" w:left="1418" w:header="708" w:footer="708" w:gutter="0"/>
          <w:cols w:space="708"/>
          <w:docGrid w:linePitch="360"/>
        </w:sectPr>
      </w:pPr>
    </w:p>
    <w:p w14:paraId="58FCD67E" w14:textId="36C468C9" w:rsidR="00DD3159" w:rsidRPr="00A52FA4" w:rsidRDefault="008D0404" w:rsidP="007F7910">
      <w:pPr>
        <w:tabs>
          <w:tab w:val="left" w:pos="2020"/>
        </w:tabs>
        <w:spacing w:line="480" w:lineRule="auto"/>
        <w:jc w:val="both"/>
        <w:rPr>
          <w:b/>
          <w:sz w:val="28"/>
          <w:szCs w:val="28"/>
        </w:rPr>
      </w:pPr>
      <w:r w:rsidRPr="00A52FA4">
        <w:rPr>
          <w:b/>
          <w:sz w:val="28"/>
          <w:szCs w:val="28"/>
        </w:rPr>
        <w:lastRenderedPageBreak/>
        <w:t>Introduction</w:t>
      </w:r>
      <w:r w:rsidR="007F7910" w:rsidRPr="00A52FA4">
        <w:rPr>
          <w:b/>
          <w:sz w:val="28"/>
          <w:szCs w:val="28"/>
        </w:rPr>
        <w:tab/>
      </w:r>
    </w:p>
    <w:p w14:paraId="572934F1" w14:textId="192AD785" w:rsidR="00B62BA8" w:rsidRDefault="00B62BA8" w:rsidP="007F7910">
      <w:pPr>
        <w:tabs>
          <w:tab w:val="left" w:pos="2020"/>
        </w:tabs>
        <w:spacing w:line="480" w:lineRule="auto"/>
        <w:jc w:val="both"/>
      </w:pPr>
      <w:r>
        <w:t>The prevalence of n</w:t>
      </w:r>
      <w:r w:rsidR="007F7910">
        <w:t>on-communicable diseases (NCD)</w:t>
      </w:r>
      <w:r>
        <w:t xml:space="preserve"> such as </w:t>
      </w:r>
      <w:r w:rsidR="00274A1D">
        <w:t xml:space="preserve">type-2 </w:t>
      </w:r>
      <w:r>
        <w:t>diabetes and cardiovascular disease is increasing globally at an alarming rate</w:t>
      </w:r>
      <w:r w:rsidR="00274A1D">
        <w:t>;</w:t>
      </w:r>
      <w:r>
        <w:t xml:space="preserve"> </w:t>
      </w:r>
      <w:r w:rsidR="00274A1D">
        <w:t xml:space="preserve">the </w:t>
      </w:r>
      <w:r w:rsidR="005D535A">
        <w:t xml:space="preserve">World Health Organization </w:t>
      </w:r>
      <w:r w:rsidR="006D5ED4">
        <w:t>predict</w:t>
      </w:r>
      <w:r w:rsidR="005D535A">
        <w:t>s that they will</w:t>
      </w:r>
      <w:r w:rsidR="006D5ED4">
        <w:t xml:space="preserve"> be responsible for 73% of all deaths by 2020. Much of this increase will occur in developing nations as they unde</w:t>
      </w:r>
      <w:r w:rsidR="006E158E">
        <w:t>rgo socio-economic improvement</w:t>
      </w:r>
      <w:r w:rsidR="00225222">
        <w:t xml:space="preserve"> </w:t>
      </w:r>
      <w:r w:rsidR="006E158E">
        <w:fldChar w:fldCharType="begin"/>
      </w:r>
      <w:r w:rsidR="00556976">
        <w:instrText xml:space="preserve"> ADDIN EN.CITE &lt;EndNote&gt;&lt;Cite&gt;&lt;Author&gt;Ramachandran&lt;/Author&gt;&lt;Year&gt;2010&lt;/Year&gt;&lt;RecNum&gt;1517&lt;/RecNum&gt;&lt;DisplayText&gt;&lt;style face="superscript"&gt;1&lt;/style&gt;&lt;/DisplayText&gt;&lt;record&gt;&lt;rec-number&gt;1517&lt;/rec-number&gt;&lt;foreign-keys&gt;&lt;key app="EN" db-id="5xr50r906tz5f5e5zaf52d9uwefw0a55vavf" timestamp="0"&gt;1517&lt;/key&gt;&lt;/foreign-keys&gt;&lt;ref-type name="Journal Article"&gt;17&lt;/ref-type&gt;&lt;contributors&gt;&lt;authors&gt;&lt;author&gt;Ramachandran, A.&lt;/author&gt;&lt;author&gt;Snehalatha, C.&lt;/author&gt;&lt;/authors&gt;&lt;/contributors&gt;&lt;auth-address&gt;India Diabetes Research Foundation &amp;amp; Dr. A. Ramachandran&amp;apos;s Diabetes Hospitals, 28, Marshalls Road, Egmore, Chennai, 600 008, India&lt;/auth-address&gt;&lt;titles&gt;&lt;title&gt;Rising burden of obesity in Asia&lt;/title&gt;&lt;secondary-title&gt;J.Obes.&lt;/secondary-title&gt;&lt;/titles&gt;&lt;volume&gt;2010&lt;/volume&gt;&lt;reprint-edition&gt;NOT IN FILE&lt;/reprint-edition&gt;&lt;keywords&gt;&lt;keyword&gt;Cardiovascular disease&lt;/keyword&gt;&lt;keyword&gt;Cardiovascular Diseases&lt;/keyword&gt;&lt;keyword&gt;CARDIOVASCULAR-DISEASE&lt;/keyword&gt;&lt;keyword&gt;Diabetes&lt;/keyword&gt;&lt;keyword&gt;Disease&lt;/keyword&gt;&lt;keyword&gt;education&lt;/keyword&gt;&lt;keyword&gt;Health&lt;/keyword&gt;&lt;keyword&gt;Hypertension&lt;/keyword&gt;&lt;keyword&gt;India&lt;/keyword&gt;&lt;keyword&gt;Obesity&lt;/keyword&gt;&lt;keyword&gt;Research&lt;/keyword&gt;&lt;keyword&gt;Risk&lt;/keyword&gt;&lt;keyword&gt;Risk Factors&lt;/keyword&gt;&lt;/keywords&gt;&lt;dates&gt;&lt;year&gt;2010&lt;/year&gt;&lt;/dates&gt;&lt;work-type&gt;10.1155/2010/868573 doi&lt;/work-type&gt;&lt;urls&gt;&lt;related-urls&gt;&lt;url&gt;PM:20871654&lt;/url&gt;&lt;/related-urls&gt;&lt;/urls&gt;&lt;/record&gt;&lt;/Cite&gt;&lt;/EndNote&gt;</w:instrText>
      </w:r>
      <w:r w:rsidR="006E158E">
        <w:fldChar w:fldCharType="separate"/>
      </w:r>
      <w:r w:rsidR="00556976" w:rsidRPr="00556976">
        <w:rPr>
          <w:noProof/>
          <w:vertAlign w:val="superscript"/>
        </w:rPr>
        <w:t>1</w:t>
      </w:r>
      <w:r w:rsidR="006E158E">
        <w:fldChar w:fldCharType="end"/>
      </w:r>
      <w:r w:rsidR="006E158E">
        <w:t>. Fixed genomic variations such as single nucleotide polymorphisms and copy number variations only account for a small proportion of the variation in NCD risk</w:t>
      </w:r>
      <w:r w:rsidR="00225222">
        <w:t xml:space="preserve"> </w:t>
      </w:r>
      <w:r w:rsidR="00487875">
        <w:fldChar w:fldCharType="begin">
          <w:fldData xml:space="preserve">PEVuZE5vdGU+PENpdGU+PEF1dGhvcj5Nb3JyaXM8L0F1dGhvcj48WWVhcj4yMDEyPC9ZZWFyPjxS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</w:fldData>
        </w:fldChar>
      </w:r>
      <w:r w:rsidR="00556976">
        <w:instrText xml:space="preserve"> ADDIN EN.CITE </w:instrText>
      </w:r>
      <w:r w:rsidR="00556976">
        <w:fldChar w:fldCharType="begin">
          <w:fldData xml:space="preserve">PEVuZE5vdGU+PENpdGU+PEF1dGhvcj5Nb3JyaXM8L0F1dGhvcj48WWVhcj4yMDEyPC9ZZWFyPjxS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</w:fldData>
        </w:fldChar>
      </w:r>
      <w:r w:rsidR="00556976">
        <w:instrText xml:space="preserve"> ADDIN EN.CITE.DATA </w:instrText>
      </w:r>
      <w:r w:rsidR="00556976">
        <w:fldChar w:fldCharType="end"/>
      </w:r>
      <w:r w:rsidR="00487875">
        <w:fldChar w:fldCharType="separate"/>
      </w:r>
      <w:r w:rsidR="00556976" w:rsidRPr="00556976">
        <w:rPr>
          <w:noProof/>
          <w:vertAlign w:val="superscript"/>
        </w:rPr>
        <w:t>2</w:t>
      </w:r>
      <w:r w:rsidR="00487875">
        <w:fldChar w:fldCharType="end"/>
      </w:r>
      <w:r w:rsidR="00487875">
        <w:t xml:space="preserve">. </w:t>
      </w:r>
      <w:r w:rsidR="006E158E">
        <w:t>Environmental factors such as diet and level of physical activity a</w:t>
      </w:r>
      <w:r w:rsidR="00341BF0">
        <w:t xml:space="preserve">re </w:t>
      </w:r>
      <w:r w:rsidR="006E158E">
        <w:t>likely to play a major role in the development of NCDs and in particular the</w:t>
      </w:r>
      <w:r w:rsidR="00341BF0">
        <w:t>re is growing evidence that the</w:t>
      </w:r>
      <w:r w:rsidR="006E158E">
        <w:t xml:space="preserve"> early life </w:t>
      </w:r>
      <w:r w:rsidR="00341BF0">
        <w:t>environment</w:t>
      </w:r>
      <w:r w:rsidR="006E158E">
        <w:t xml:space="preserve"> </w:t>
      </w:r>
      <w:r w:rsidR="00341BF0">
        <w:t>can play an important role in influencing the risk of developing a wide range of NCDs in later life</w:t>
      </w:r>
      <w:r w:rsidR="00225222">
        <w:t xml:space="preserve"> </w:t>
      </w:r>
      <w:r w:rsidR="008E24A6">
        <w:fldChar w:fldCharType="begin"/>
      </w:r>
      <w:r w:rsidR="00556976">
        <w:instrText xml:space="preserve"> ADDIN EN.CITE &lt;EndNote&gt;&lt;Cite&gt;&lt;Author&gt;Godfrey&lt;/Author&gt;&lt;Year&gt;2011&lt;/Year&gt;&lt;RecNum&gt;4751&lt;/RecNum&gt;&lt;DisplayText&gt;&lt;style face="superscript"&gt;3&lt;/style&gt;&lt;/DisplayText&gt;&lt;record&gt;&lt;rec-number&gt;4751&lt;/rec-number&gt;&lt;foreign-keys&gt;&lt;key app="EN" db-id="5xr50r906tz5f5e5zaf52d9uwefw0a55vavf" timestamp="1427791655"&gt;4751&lt;/key&gt;&lt;/foreign-keys&gt;&lt;ref-type name="Journal Article"&gt;17&lt;/ref-type&gt;&lt;contributors&gt;&lt;authors&gt;&lt;author&gt;Godfrey, Keith M.&lt;/author&gt;&lt;author&gt;Inskip, Hazel M.&lt;/author&gt;&lt;author&gt;Hanson, Mark A.&lt;/author&gt;&lt;/authors&gt;&lt;/contributors&gt;&lt;titles&gt;&lt;title&gt;The long term effects of prenatal development on growth and metabolism&lt;/title&gt;&lt;secondary-title&gt;Seminars in reproductive medicine&lt;/secondary-title&gt;&lt;/titles&gt;&lt;periodical&gt;&lt;full-title&gt;Seminars in reproductive medicine&lt;/full-title&gt;&lt;/periodical&gt;&lt;pages&gt;257-265&lt;/pages&gt;&lt;volume&gt;29&lt;/volume&gt;&lt;number&gt;3&lt;/number&gt;&lt;dates&gt;&lt;year&gt;2011&lt;/year&gt;&lt;pub-dates&gt;&lt;date&gt;07/18&lt;/date&gt;&lt;/pub-dates&gt;&lt;/dates&gt;&lt;isbn&gt;1526-8004&amp;#xD;1526-4564&lt;/isbn&gt;&lt;accession-num&gt;PMC3685133&lt;/accession-num&gt;&lt;urls&gt;&lt;related-urls&gt;&lt;url&gt;http://www.ncbi.nlm.nih.gov/pmc/articles/PMC3685133/&lt;/url&gt;&lt;/related-urls&gt;&lt;/urls&gt;&lt;electronic-resource-num&gt;10.1055/s-0031-1275518&lt;/electronic-resource-num&gt;&lt;remote-database-name&gt;PMC&lt;/remote-database-name&gt;&lt;/record&gt;&lt;/Cite&gt;&lt;/EndNote&gt;</w:instrText>
      </w:r>
      <w:r w:rsidR="008E24A6">
        <w:fldChar w:fldCharType="separate"/>
      </w:r>
      <w:r w:rsidR="00556976" w:rsidRPr="00556976">
        <w:rPr>
          <w:noProof/>
          <w:vertAlign w:val="superscript"/>
        </w:rPr>
        <w:t>3</w:t>
      </w:r>
      <w:r w:rsidR="008E24A6">
        <w:fldChar w:fldCharType="end"/>
      </w:r>
      <w:r w:rsidR="00487875">
        <w:t xml:space="preserve">. </w:t>
      </w:r>
      <w:r w:rsidR="00341BF0">
        <w:t>The developmental environment can alter later phenotype through the altered epigenetic regulation of genes and this review focus</w:t>
      </w:r>
      <w:r w:rsidR="00274A1D">
        <w:t>es</w:t>
      </w:r>
      <w:r w:rsidR="00341BF0">
        <w:t xml:space="preserve"> on the evidence that </w:t>
      </w:r>
      <w:r w:rsidR="000D0BCB">
        <w:t>p</w:t>
      </w:r>
      <w:r w:rsidR="00866410">
        <w:t>e</w:t>
      </w:r>
      <w:r w:rsidR="000D0BCB">
        <w:t>r</w:t>
      </w:r>
      <w:r w:rsidR="00866410">
        <w:t>i</w:t>
      </w:r>
      <w:r w:rsidR="000D0BCB">
        <w:t>natal influences on epigenetic processes</w:t>
      </w:r>
      <w:r w:rsidR="00341BF0">
        <w:t xml:space="preserve">, particularly maternal diet, can lead to persistent phenotypic changes and an altered risk of NCDs in later life. </w:t>
      </w:r>
    </w:p>
    <w:p w14:paraId="4687961F" w14:textId="77777777" w:rsidR="00A04826" w:rsidRDefault="00A04826" w:rsidP="007F7910">
      <w:pPr>
        <w:tabs>
          <w:tab w:val="left" w:pos="2020"/>
        </w:tabs>
        <w:spacing w:line="480" w:lineRule="auto"/>
        <w:jc w:val="both"/>
        <w:rPr>
          <w:b/>
        </w:rPr>
      </w:pPr>
    </w:p>
    <w:p w14:paraId="0B005E39" w14:textId="1AA1FDB9" w:rsidR="00341BF0" w:rsidRPr="00A52FA4" w:rsidRDefault="00341BF0" w:rsidP="007F7910">
      <w:pPr>
        <w:tabs>
          <w:tab w:val="left" w:pos="2020"/>
        </w:tabs>
        <w:spacing w:line="480" w:lineRule="auto"/>
        <w:jc w:val="both"/>
        <w:rPr>
          <w:b/>
          <w:sz w:val="28"/>
          <w:szCs w:val="28"/>
        </w:rPr>
      </w:pPr>
      <w:r w:rsidRPr="00A52FA4">
        <w:rPr>
          <w:b/>
          <w:sz w:val="28"/>
          <w:szCs w:val="28"/>
        </w:rPr>
        <w:t xml:space="preserve">Early </w:t>
      </w:r>
      <w:r w:rsidR="0014030C">
        <w:rPr>
          <w:b/>
          <w:sz w:val="28"/>
          <w:szCs w:val="28"/>
        </w:rPr>
        <w:t>l</w:t>
      </w:r>
      <w:r w:rsidR="0014030C" w:rsidRPr="00A52FA4">
        <w:rPr>
          <w:b/>
          <w:sz w:val="28"/>
          <w:szCs w:val="28"/>
        </w:rPr>
        <w:t xml:space="preserve">ife </w:t>
      </w:r>
      <w:r w:rsidR="0014030C">
        <w:rPr>
          <w:b/>
          <w:sz w:val="28"/>
          <w:szCs w:val="28"/>
        </w:rPr>
        <w:t>e</w:t>
      </w:r>
      <w:r w:rsidRPr="00A52FA4">
        <w:rPr>
          <w:b/>
          <w:sz w:val="28"/>
          <w:szCs w:val="28"/>
        </w:rPr>
        <w:t xml:space="preserve">nvironment and </w:t>
      </w:r>
      <w:r w:rsidR="0014030C">
        <w:rPr>
          <w:b/>
          <w:sz w:val="28"/>
          <w:szCs w:val="28"/>
        </w:rPr>
        <w:t>f</w:t>
      </w:r>
      <w:r w:rsidRPr="00A52FA4">
        <w:rPr>
          <w:b/>
          <w:sz w:val="28"/>
          <w:szCs w:val="28"/>
        </w:rPr>
        <w:t xml:space="preserve">uture </w:t>
      </w:r>
      <w:r w:rsidR="0014030C">
        <w:rPr>
          <w:b/>
          <w:sz w:val="28"/>
          <w:szCs w:val="28"/>
        </w:rPr>
        <w:t>d</w:t>
      </w:r>
      <w:r w:rsidRPr="00A52FA4">
        <w:rPr>
          <w:b/>
          <w:sz w:val="28"/>
          <w:szCs w:val="28"/>
        </w:rPr>
        <w:t xml:space="preserve">isease </w:t>
      </w:r>
      <w:r w:rsidR="0014030C">
        <w:rPr>
          <w:b/>
          <w:sz w:val="28"/>
          <w:szCs w:val="28"/>
        </w:rPr>
        <w:t>r</w:t>
      </w:r>
      <w:r w:rsidRPr="00A52FA4">
        <w:rPr>
          <w:b/>
          <w:sz w:val="28"/>
          <w:szCs w:val="28"/>
        </w:rPr>
        <w:t xml:space="preserve">isk </w:t>
      </w:r>
    </w:p>
    <w:p w14:paraId="5FFAECDB" w14:textId="106B1D5C" w:rsidR="00341BF0" w:rsidRDefault="000D0BCB" w:rsidP="007F7910">
      <w:pPr>
        <w:tabs>
          <w:tab w:val="left" w:pos="2020"/>
        </w:tabs>
        <w:spacing w:line="480" w:lineRule="auto"/>
        <w:jc w:val="both"/>
      </w:pPr>
      <w:r>
        <w:t>Following on from the proposal</w:t>
      </w:r>
      <w:r w:rsidR="00341BF0">
        <w:t xml:space="preserve"> by Forsdahl in 1977 </w:t>
      </w:r>
      <w:r w:rsidR="00301BB3">
        <w:t>that undernutrition during childhood and adolescence</w:t>
      </w:r>
      <w:r w:rsidR="00341BF0">
        <w:t xml:space="preserve"> </w:t>
      </w:r>
      <w:r>
        <w:t>might</w:t>
      </w:r>
      <w:r w:rsidR="00341BF0">
        <w:t xml:space="preserve"> increase</w:t>
      </w:r>
      <w:r>
        <w:t xml:space="preserve"> the</w:t>
      </w:r>
      <w:r w:rsidR="00341BF0">
        <w:t xml:space="preserve"> risk of </w:t>
      </w:r>
      <w:r>
        <w:t xml:space="preserve">later </w:t>
      </w:r>
      <w:r w:rsidR="00341BF0">
        <w:t>CVD</w:t>
      </w:r>
      <w:r w:rsidR="00225222">
        <w:t xml:space="preserve"> </w:t>
      </w:r>
      <w:r w:rsidR="00341BF0">
        <w:fldChar w:fldCharType="begin"/>
      </w:r>
      <w:r w:rsidR="00556976">
        <w:instrText xml:space="preserve"> ADDIN EN.CITE &lt;EndNote&gt;&lt;Cite&gt;&lt;Author&gt;Forsdahl&lt;/Author&gt;&lt;Year&gt;1977&lt;/Year&gt;&lt;RecNum&gt;635&lt;/RecNum&gt;&lt;DisplayText&gt;&lt;style face="superscript"&gt;4&lt;/style&gt;&lt;/DisplayText&gt;&lt;record&gt;&lt;rec-number&gt;635&lt;/rec-number&gt;&lt;foreign-keys&gt;&lt;key app="EN" db-id="5xr50r906tz5f5e5zaf52d9uwefw0a55vavf" timestamp="0"&gt;635&lt;/key&gt;&lt;/foreign-keys&gt;&lt;ref-type name="Journal Article"&gt;17&lt;/ref-type&gt;&lt;contributors&gt;&lt;authors&gt;&lt;author&gt;Forsdahl, A.&lt;/author&gt;&lt;/authors&gt;&lt;/contributors&gt;&lt;titles&gt;&lt;title&gt;Are poor living conditions in childhood and adolescence an important risk factor for arteriosclerotic heart disease?&lt;/title&gt;&lt;secondary-title&gt;Br.J.Prev.Soc.Med.&lt;/secondary-title&gt;&lt;/titles&gt;&lt;pages&gt;91-95&lt;/pages&gt;&lt;volume&gt;31&lt;/volume&gt;&lt;number&gt;2&lt;/number&gt;&lt;reprint-edition&gt;NOT IN FILE&lt;/reprint-edition&gt;&lt;keywords&gt;&lt;keyword&gt;Adolescent&lt;/keyword&gt;&lt;keyword&gt;Adult&lt;/keyword&gt;&lt;keyword&gt;Aged&lt;/keyword&gt;&lt;keyword&gt;Child&lt;/keyword&gt;&lt;keyword&gt;Child,Preschool&lt;/keyword&gt;&lt;keyword&gt;Coronary Disease&lt;/keyword&gt;&lt;keyword&gt;Disease&lt;/keyword&gt;&lt;keyword&gt;epidemiology&lt;/keyword&gt;&lt;keyword&gt;etiology&lt;/keyword&gt;&lt;keyword&gt;Female&lt;/keyword&gt;&lt;keyword&gt;Heart&lt;/keyword&gt;&lt;keyword&gt;HEART-DISEASE&lt;/keyword&gt;&lt;keyword&gt;Humans&lt;/keyword&gt;&lt;keyword&gt;Infant&lt;/keyword&gt;&lt;keyword&gt;Infant Mortality&lt;/keyword&gt;&lt;keyword&gt;Infant,Newborn&lt;/keyword&gt;&lt;keyword&gt;Male&lt;/keyword&gt;&lt;keyword&gt;Middle Aged&lt;/keyword&gt;&lt;keyword&gt;mortality&lt;/keyword&gt;&lt;keyword&gt;Norway&lt;/keyword&gt;&lt;keyword&gt;Poverty&lt;/keyword&gt;&lt;keyword&gt;Risk&lt;/keyword&gt;&lt;/keywords&gt;&lt;dates&gt;&lt;year&gt;1977&lt;/year&gt;&lt;/dates&gt;&lt;urls&gt;&lt;related-urls&gt;&lt;url&gt;PM:884401&lt;/url&gt;&lt;/related-urls&gt;&lt;/urls&gt;&lt;/record&gt;&lt;/Cite&gt;&lt;/EndNote&gt;</w:instrText>
      </w:r>
      <w:r w:rsidR="00341BF0">
        <w:fldChar w:fldCharType="separate"/>
      </w:r>
      <w:r w:rsidR="00556976" w:rsidRPr="00556976">
        <w:rPr>
          <w:noProof/>
          <w:vertAlign w:val="superscript"/>
        </w:rPr>
        <w:t>4</w:t>
      </w:r>
      <w:r w:rsidR="00341BF0">
        <w:fldChar w:fldCharType="end"/>
      </w:r>
      <w:r>
        <w:t>, s</w:t>
      </w:r>
      <w:r w:rsidR="00301BB3">
        <w:t>ubsequent studies found an inverse relationship between birth weight and increased CVD mortality</w:t>
      </w:r>
      <w:r w:rsidR="00225222">
        <w:t xml:space="preserve"> </w:t>
      </w:r>
      <w:r w:rsidR="00301BB3">
        <w:fldChar w:fldCharType="begin">
          <w:fldData xml:space="preserve">PEVuZE5vdGU+PENpdGU+PEF1dGhvcj5CYXJrZXI8L0F1dGhvcj48WWVhcj4xOTg5PC9ZZWFyPjxS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</w:fldData>
        </w:fldChar>
      </w:r>
      <w:r w:rsidR="00556976">
        <w:instrText xml:space="preserve"> ADDIN EN.CITE </w:instrText>
      </w:r>
      <w:r w:rsidR="00556976">
        <w:fldChar w:fldCharType="begin">
          <w:fldData xml:space="preserve">PEVuZE5vdGU+PENpdGU+PEF1dGhvcj5CYXJrZXI8L0F1dGhvcj48WWVhcj4xOTg5PC9ZZWFyPjxS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</w:fldData>
        </w:fldChar>
      </w:r>
      <w:r w:rsidR="00556976">
        <w:instrText xml:space="preserve"> ADDIN EN.CITE.DATA </w:instrText>
      </w:r>
      <w:r w:rsidR="00556976">
        <w:fldChar w:fldCharType="end"/>
      </w:r>
      <w:r w:rsidR="00301BB3">
        <w:fldChar w:fldCharType="separate"/>
      </w:r>
      <w:r w:rsidR="00556976" w:rsidRPr="00556976">
        <w:rPr>
          <w:noProof/>
          <w:vertAlign w:val="superscript"/>
        </w:rPr>
        <w:t>5</w:t>
      </w:r>
      <w:r w:rsidR="00301BB3">
        <w:fldChar w:fldCharType="end"/>
      </w:r>
      <w:r>
        <w:t xml:space="preserve"> and</w:t>
      </w:r>
      <w:r w:rsidR="00115720">
        <w:t xml:space="preserve"> that babies born at the highest birth weights are </w:t>
      </w:r>
      <w:r>
        <w:t xml:space="preserve">also </w:t>
      </w:r>
      <w:r w:rsidR="00115720">
        <w:t xml:space="preserve">at an increased risk of </w:t>
      </w:r>
      <w:r>
        <w:t>later NCDs</w:t>
      </w:r>
      <w:r w:rsidR="00225222">
        <w:t xml:space="preserve"> </w:t>
      </w:r>
      <w:r w:rsidR="009A39E2">
        <w:fldChar w:fldCharType="begin">
          <w:fldData xml:space="preserve">PEVuZE5vdGU+PENpdGU+PEF1dGhvcj5QZXR0aXR0PC9BdXRob3I+PFllYXI+MjAwMTwvWWVhcj48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</w:fldData>
        </w:fldChar>
      </w:r>
      <w:r w:rsidR="00225222">
        <w:instrText xml:space="preserve"> ADDIN EN.CITE </w:instrText>
      </w:r>
      <w:r w:rsidR="00225222">
        <w:fldChar w:fldCharType="begin">
          <w:fldData xml:space="preserve">PEVuZE5vdGU+PENpdGU+PEF1dGhvcj5QZXR0aXR0PC9BdXRob3I+PFllYXI+MjAwMTwvWWVhcj48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</w:fldData>
        </w:fldChar>
      </w:r>
      <w:r w:rsidR="00225222">
        <w:instrText xml:space="preserve"> ADDIN EN.CITE.DATA </w:instrText>
      </w:r>
      <w:r w:rsidR="00225222">
        <w:fldChar w:fldCharType="end"/>
      </w:r>
      <w:r w:rsidR="009A39E2">
        <w:fldChar w:fldCharType="separate"/>
      </w:r>
      <w:r w:rsidR="00225222" w:rsidRPr="00225222">
        <w:rPr>
          <w:noProof/>
          <w:vertAlign w:val="superscript"/>
        </w:rPr>
        <w:t>6, 7</w:t>
      </w:r>
      <w:r w:rsidR="009A39E2">
        <w:fldChar w:fldCharType="end"/>
      </w:r>
      <w:r w:rsidR="009A39E2">
        <w:t xml:space="preserve">. In </w:t>
      </w:r>
      <w:r>
        <w:t>such</w:t>
      </w:r>
      <w:r w:rsidR="009A39E2">
        <w:t xml:space="preserve"> studies birthweight is though</w:t>
      </w:r>
      <w:r>
        <w:t>t</w:t>
      </w:r>
      <w:r w:rsidR="009A39E2">
        <w:t xml:space="preserve"> to be a proxy measurement of the intrauterine environment, which may have been compromised through a variety of maternal, environment or placental factors</w:t>
      </w:r>
      <w:r w:rsidR="00225222">
        <w:t xml:space="preserve"> </w:t>
      </w:r>
      <w:r w:rsidR="009A39E2">
        <w:fldChar w:fldCharType="begin"/>
      </w:r>
      <w:r w:rsidR="00556976">
        <w:instrText xml:space="preserve"> ADDIN EN.CITE &lt;EndNote&gt;&lt;Cite&gt;&lt;Author&gt;Hanson&lt;/Author&gt;&lt;Year&gt;2005&lt;/Year&gt;&lt;RecNum&gt;4718&lt;/RecNum&gt;&lt;DisplayText&gt;&lt;style face="superscript"&gt;8&lt;/style&gt;&lt;/DisplayText&gt;&lt;record&gt;&lt;rec-number&gt;4718&lt;/rec-number&gt;&lt;foreign-keys&gt;&lt;key app="EN" db-id="5xr50r906tz5f5e5zaf52d9uwefw0a55vavf" timestamp="1425294992"&gt;4718&lt;/key&gt;&lt;/foreign-keys&gt;&lt;ref-type name="Journal Article"&gt;17&lt;/ref-type&gt;&lt;contributors&gt;&lt;authors&gt;&lt;author&gt;Hanson, Mark A.&lt;/author&gt;&lt;author&gt;Gluckman, Peter D.&lt;/author&gt;&lt;/authors&gt;&lt;/contributors&gt;&lt;titles&gt;&lt;title&gt;Developmental processes and the induction of cardiovascular function: conceptual aspects&lt;/title&gt;&lt;secondary-title&gt;The Journal of Physiology&lt;/secondary-title&gt;&lt;/titles&gt;&lt;periodical&gt;&lt;full-title&gt;The Journal of Physiology&lt;/full-title&gt;&lt;/periodical&gt;&lt;pages&gt;27-34&lt;/pages&gt;&lt;volume&gt;565&lt;/volume&gt;&lt;number&gt;1&lt;/number&gt;&lt;dates&gt;&lt;year&gt;2005&lt;/year&gt;&lt;/dates&gt;&lt;publisher&gt;Blackwell Science Ltd&lt;/publisher&gt;&lt;isbn&gt;1469-7793&lt;/isbn&gt;&lt;urls&gt;&lt;related-urls&gt;&lt;url&gt;http://dx.doi.org/10.1113/jphysiol.2004.082339&lt;/url&gt;&lt;/related-urls&gt;&lt;/urls&gt;&lt;electronic-resource-num&gt;10.1113/jphysiol.2004.082339&lt;/electronic-resource-num&gt;&lt;/record&gt;&lt;/Cite&gt;&lt;/EndNote&gt;</w:instrText>
      </w:r>
      <w:r w:rsidR="009A39E2">
        <w:fldChar w:fldCharType="separate"/>
      </w:r>
      <w:r w:rsidR="00556976" w:rsidRPr="00556976">
        <w:rPr>
          <w:noProof/>
          <w:vertAlign w:val="superscript"/>
        </w:rPr>
        <w:t>8</w:t>
      </w:r>
      <w:r w:rsidR="009A39E2">
        <w:fldChar w:fldCharType="end"/>
      </w:r>
      <w:r w:rsidR="009A39E2">
        <w:t xml:space="preserve">. </w:t>
      </w:r>
    </w:p>
    <w:p w14:paraId="18783C73" w14:textId="156715DF" w:rsidR="00437000" w:rsidRDefault="007D37FE" w:rsidP="007F7910">
      <w:pPr>
        <w:tabs>
          <w:tab w:val="left" w:pos="2020"/>
        </w:tabs>
        <w:spacing w:line="480" w:lineRule="auto"/>
        <w:jc w:val="both"/>
      </w:pPr>
      <w:r>
        <w:lastRenderedPageBreak/>
        <w:t xml:space="preserve">Studies </w:t>
      </w:r>
      <w:r w:rsidR="009A39E2">
        <w:t>of the Du</w:t>
      </w:r>
      <w:r w:rsidR="00B77F8C">
        <w:t>tch Hunger Winter</w:t>
      </w:r>
      <w:r w:rsidR="005A5C6C">
        <w:t xml:space="preserve"> provide evidence</w:t>
      </w:r>
      <w:r w:rsidR="00B77F8C">
        <w:t xml:space="preserve"> that maternal nutrition influences </w:t>
      </w:r>
      <w:r w:rsidR="00866410">
        <w:t xml:space="preserve">offspring </w:t>
      </w:r>
      <w:r w:rsidR="00B77F8C">
        <w:t xml:space="preserve">health in later life and </w:t>
      </w:r>
      <w:r w:rsidR="005A5C6C">
        <w:t xml:space="preserve">suggest </w:t>
      </w:r>
      <w:r w:rsidR="00B77F8C">
        <w:t xml:space="preserve">that the timing of the nutritional constraint is important; first trimester </w:t>
      </w:r>
      <w:r w:rsidR="00866410">
        <w:t xml:space="preserve">famine </w:t>
      </w:r>
      <w:r w:rsidR="00B77F8C">
        <w:t xml:space="preserve">exposure increased </w:t>
      </w:r>
      <w:r w:rsidR="005A5C6C">
        <w:t xml:space="preserve">the </w:t>
      </w:r>
      <w:r w:rsidR="00B77F8C">
        <w:t>risk of obesity and CVD, whereas expos</w:t>
      </w:r>
      <w:r w:rsidR="005A5C6C">
        <w:t>ure</w:t>
      </w:r>
      <w:r w:rsidR="00B77F8C">
        <w:t xml:space="preserve"> in the later stages of gestation increased </w:t>
      </w:r>
      <w:r w:rsidR="005A5C6C">
        <w:t>the risk of</w:t>
      </w:r>
      <w:r w:rsidR="00B77F8C">
        <w:t xml:space="preserve"> </w:t>
      </w:r>
      <w:r w:rsidR="005A5C6C">
        <w:t xml:space="preserve">later </w:t>
      </w:r>
      <w:r w:rsidR="00B77F8C">
        <w:t>insulin resistance and hypertension</w:t>
      </w:r>
      <w:r w:rsidR="00225222">
        <w:t xml:space="preserve"> </w:t>
      </w:r>
      <w:r w:rsidR="00B77F8C">
        <w:fldChar w:fldCharType="begin">
          <w:fldData xml:space="preserve">PEVuZE5vdGU+PENpdGU+PEF1dGhvcj5Sb3NlYm9vbTwvQXV0aG9yPjxZZWFyPjIwMDY8L1llYXI+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</w:fldData>
        </w:fldChar>
      </w:r>
      <w:r w:rsidR="00556976">
        <w:instrText xml:space="preserve"> ADDIN EN.CITE </w:instrText>
      </w:r>
      <w:r w:rsidR="00556976">
        <w:fldChar w:fldCharType="begin">
          <w:fldData xml:space="preserve">PEVuZE5vdGU+PENpdGU+PEF1dGhvcj5Sb3NlYm9vbTwvQXV0aG9yPjxZZWFyPjIwMDY8L1llYXI+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</w:fldData>
        </w:fldChar>
      </w:r>
      <w:r w:rsidR="00556976">
        <w:instrText xml:space="preserve"> ADDIN EN.CITE.DATA </w:instrText>
      </w:r>
      <w:r w:rsidR="00556976">
        <w:fldChar w:fldCharType="end"/>
      </w:r>
      <w:r w:rsidR="00B77F8C">
        <w:fldChar w:fldCharType="separate"/>
      </w:r>
      <w:r w:rsidR="00556976" w:rsidRPr="00556976">
        <w:rPr>
          <w:noProof/>
          <w:vertAlign w:val="superscript"/>
        </w:rPr>
        <w:t>9, 10</w:t>
      </w:r>
      <w:r w:rsidR="00B77F8C">
        <w:fldChar w:fldCharType="end"/>
      </w:r>
      <w:r w:rsidR="00B77F8C">
        <w:t xml:space="preserve">. </w:t>
      </w:r>
      <w:r w:rsidR="00A15ED5">
        <w:t xml:space="preserve">Comparable findings </w:t>
      </w:r>
      <w:r w:rsidR="005A5C6C">
        <w:t xml:space="preserve">are </w:t>
      </w:r>
      <w:r w:rsidR="00A15ED5">
        <w:t xml:space="preserve">now </w:t>
      </w:r>
      <w:r w:rsidR="005A5C6C">
        <w:t>well established</w:t>
      </w:r>
      <w:r w:rsidR="00A15ED5">
        <w:t xml:space="preserve"> in a variety of animal models where nutrition can be precisely controlled. </w:t>
      </w:r>
      <w:r w:rsidR="00437000">
        <w:t>Early animal studies focussed on the effects of global maternal under</w:t>
      </w:r>
      <w:r w:rsidR="007528C9">
        <w:t>nutrition</w:t>
      </w:r>
      <w:r w:rsidR="00904E36">
        <w:t xml:space="preserve"> or an iso</w:t>
      </w:r>
      <w:r w:rsidR="00437000">
        <w:t>calori</w:t>
      </w:r>
      <w:r w:rsidR="00904E36">
        <w:t>c</w:t>
      </w:r>
      <w:r w:rsidR="00437000">
        <w:t xml:space="preserve"> low protein diet</w:t>
      </w:r>
      <w:r w:rsidR="005A5C6C">
        <w:t xml:space="preserve">. With </w:t>
      </w:r>
      <w:r w:rsidR="00437000">
        <w:t>the growing epidemic</w:t>
      </w:r>
      <w:r w:rsidR="007528C9">
        <w:t xml:space="preserve"> of </w:t>
      </w:r>
      <w:r w:rsidR="005A5C6C">
        <w:t xml:space="preserve">maternal </w:t>
      </w:r>
      <w:r w:rsidR="007528C9">
        <w:t>obesity</w:t>
      </w:r>
      <w:r w:rsidR="00437000">
        <w:t xml:space="preserve"> in both industrialised and developing countries, animal models have been established to investigate the effect of energy rich </w:t>
      </w:r>
      <w:r w:rsidR="005A5C6C">
        <w:t xml:space="preserve">maternal </w:t>
      </w:r>
      <w:r w:rsidR="00437000">
        <w:t>diets on the health of the offspring</w:t>
      </w:r>
      <w:r w:rsidR="00225222">
        <w:t xml:space="preserve"> </w:t>
      </w:r>
      <w:r w:rsidR="00E24F93">
        <w:fldChar w:fldCharType="begin">
          <w:fldData xml:space="preserve">PEVuZE5vdGU+PENpdGU+PEF1dGhvcj5Ib2lsZTwvQXV0aG9yPjxZZWFyPjIwMTM8L1llYXI+PFJl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==
</w:fldData>
        </w:fldChar>
      </w:r>
      <w:r w:rsidR="003C7BAE">
        <w:instrText xml:space="preserve"> ADDIN EN.CITE </w:instrText>
      </w:r>
      <w:r w:rsidR="003C7BAE">
        <w:fldChar w:fldCharType="begin">
          <w:fldData xml:space="preserve">PEVuZE5vdGU+PENpdGU+PEF1dGhvcj5Ib2lsZTwvQXV0aG9yPjxZZWFyPjIwMTM8L1llYXI+PFJl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==
</w:fldData>
        </w:fldChar>
      </w:r>
      <w:r w:rsidR="003C7BAE">
        <w:instrText xml:space="preserve"> ADDIN EN.CITE.DATA </w:instrText>
      </w:r>
      <w:r w:rsidR="003C7BAE">
        <w:fldChar w:fldCharType="end"/>
      </w:r>
      <w:r w:rsidR="00E24F93">
        <w:fldChar w:fldCharType="separate"/>
      </w:r>
      <w:r w:rsidR="003C7BAE" w:rsidRPr="003C7BAE">
        <w:rPr>
          <w:noProof/>
          <w:vertAlign w:val="superscript"/>
        </w:rPr>
        <w:t>11-15</w:t>
      </w:r>
      <w:r w:rsidR="00E24F93">
        <w:fldChar w:fldCharType="end"/>
      </w:r>
      <w:r w:rsidR="00437000">
        <w:t xml:space="preserve">. </w:t>
      </w:r>
      <w:r w:rsidR="007528C9">
        <w:t xml:space="preserve">Interestingly, offspring born to </w:t>
      </w:r>
      <w:r w:rsidR="001D36D8">
        <w:t>mothers</w:t>
      </w:r>
      <w:r w:rsidR="007528C9">
        <w:t xml:space="preserve"> fed these different diets exhibit similar features to human car</w:t>
      </w:r>
      <w:r w:rsidR="001D36D8">
        <w:t>d</w:t>
      </w:r>
      <w:r w:rsidR="007528C9">
        <w:t>io-metabolic disea</w:t>
      </w:r>
      <w:r w:rsidR="00A04826">
        <w:t>ses including hypertension, dyslipidemia,</w:t>
      </w:r>
      <w:r w:rsidR="007528C9">
        <w:t xml:space="preserve"> obesity and insulin resistance in later life. </w:t>
      </w:r>
      <w:r w:rsidR="005A5C6C">
        <w:t>The experimental studies in animals</w:t>
      </w:r>
      <w:r w:rsidR="005A5C6C" w:rsidRPr="005A5C6C">
        <w:t xml:space="preserve"> </w:t>
      </w:r>
      <w:r w:rsidR="005A5C6C">
        <w:t>implicate altered epigenetic regulation of genes as a major mechanism through which the developmental environment induces altered phenotypes.</w:t>
      </w:r>
    </w:p>
    <w:p w14:paraId="3B0CCF56" w14:textId="77777777" w:rsidR="00904E36" w:rsidRDefault="00904E36" w:rsidP="007F7910">
      <w:pPr>
        <w:tabs>
          <w:tab w:val="left" w:pos="2020"/>
        </w:tabs>
        <w:spacing w:line="480" w:lineRule="auto"/>
        <w:jc w:val="both"/>
      </w:pPr>
    </w:p>
    <w:p w14:paraId="74A44E17" w14:textId="572568A2" w:rsidR="00341BF0" w:rsidRPr="00A52FA4" w:rsidRDefault="00904E36" w:rsidP="00B16505">
      <w:pPr>
        <w:keepNext/>
        <w:tabs>
          <w:tab w:val="left" w:pos="2020"/>
        </w:tabs>
        <w:spacing w:line="480" w:lineRule="auto"/>
        <w:jc w:val="both"/>
        <w:rPr>
          <w:b/>
          <w:sz w:val="28"/>
          <w:szCs w:val="28"/>
        </w:rPr>
      </w:pPr>
      <w:r w:rsidRPr="00A52FA4">
        <w:rPr>
          <w:b/>
          <w:sz w:val="28"/>
          <w:szCs w:val="28"/>
        </w:rPr>
        <w:t xml:space="preserve">Epigenetics </w:t>
      </w:r>
    </w:p>
    <w:p w14:paraId="5190048D" w14:textId="019CE1F3" w:rsidR="00FD0481" w:rsidRDefault="00DD6295" w:rsidP="00FD0481">
      <w:pPr>
        <w:spacing w:line="480" w:lineRule="auto"/>
        <w:jc w:val="both"/>
      </w:pPr>
      <w:r>
        <w:t xml:space="preserve">Epigenetic processes, such as DNA methylation and histone modifications, induce heritable changes in gene expression without a </w:t>
      </w:r>
      <w:r w:rsidRPr="00DD6295">
        <w:t>change in gene sequence</w:t>
      </w:r>
      <w:r w:rsidR="00225222">
        <w:t xml:space="preserve"> </w:t>
      </w:r>
      <w:r w:rsidR="008D0404">
        <w:fldChar w:fldCharType="begin"/>
      </w:r>
      <w:r w:rsidR="003C7BAE">
        <w:instrText xml:space="preserve"> ADDIN EN.CITE &lt;EndNote&gt;&lt;Cite&gt;&lt;Author&gt;Bird&lt;/Author&gt;&lt;Year&gt;2004&lt;/Year&gt;&lt;RecNum&gt;139&lt;/RecNum&gt;&lt;DisplayText&gt;&lt;style face="superscript"&gt;16&lt;/style&gt;&lt;/DisplayText&gt;&lt;record&gt;&lt;rec-number&gt;139&lt;/rec-number&gt;&lt;foreign-keys&gt;&lt;key app="EN" db-id="5xr50r906tz5f5e5zaf52d9uwefw0a55vavf" timestamp="0"&gt;139&lt;/key&gt;&lt;/foreign-keys&gt;&lt;ref-type name="Journal Article"&gt;17&lt;/ref-type&gt;&lt;contributors&gt;&lt;authors&gt;&lt;author&gt;Bird, A.&lt;/author&gt;&lt;author&gt;Macleod, D.&lt;/author&gt;&lt;/authors&gt;&lt;/contributors&gt;&lt;auth-address&gt;Wellcome Trust Centre for Cell Biology, University of Edinburgh, Edinburgh EH9 3JR, Scotland, United Kingdom&lt;/auth-address&gt;&lt;titles&gt;&lt;title&gt;Reading the DNA methylation signal&lt;/title&gt;&lt;secondary-title&gt;Cold Spring Harb.Symp.Quant.Biol.&lt;/secondary-title&gt;&lt;/titles&gt;&lt;pages&gt;113-118&lt;/pages&gt;&lt;volume&gt;69&lt;/volume&gt;&lt;reprint-edition&gt;NOT IN FILE&lt;/reprint-edition&gt;&lt;keywords&gt;&lt;keyword&gt;Animals&lt;/keyword&gt;&lt;keyword&gt;CpG Islands&lt;/keyword&gt;&lt;keyword&gt;Dna&lt;/keyword&gt;&lt;keyword&gt;DNA Methylation&lt;/keyword&gt;&lt;keyword&gt;DNA-Binding Proteins&lt;/keyword&gt;&lt;keyword&gt;Epigenesis,Genetic&lt;/keyword&gt;&lt;keyword&gt;Gene Expression&lt;/keyword&gt;&lt;keyword&gt;genetics&lt;/keyword&gt;&lt;keyword&gt;metabolism&lt;/keyword&gt;&lt;keyword&gt;Methylation&lt;/keyword&gt;&lt;keyword&gt;Mice&lt;/keyword&gt;&lt;keyword&gt;Models,Genetic&lt;/keyword&gt;&lt;keyword&gt;Neoplasms,Experimental&lt;/keyword&gt;&lt;keyword&gt;Proteins&lt;/keyword&gt;&lt;keyword&gt;Research Support,Non-U.S.Gov&amp;apos;t&lt;/keyword&gt;&lt;/keywords&gt;&lt;dates&gt;&lt;year&gt;2004&lt;/year&gt;&lt;/dates&gt;&lt;urls&gt;&lt;related-urls&gt;&lt;url&gt;PM:16117639&lt;/url&gt;&lt;/related-urls&gt;&lt;/urls&gt;&lt;/record&gt;&lt;/Cite&gt;&lt;/EndNote&gt;</w:instrText>
      </w:r>
      <w:r w:rsidR="008D0404">
        <w:fldChar w:fldCharType="separate"/>
      </w:r>
      <w:r w:rsidR="003C7BAE" w:rsidRPr="003C7BAE">
        <w:rPr>
          <w:noProof/>
          <w:vertAlign w:val="superscript"/>
        </w:rPr>
        <w:t>16</w:t>
      </w:r>
      <w:r w:rsidR="008D0404">
        <w:fldChar w:fldCharType="end"/>
      </w:r>
      <w:r w:rsidR="008D0404" w:rsidRPr="008D0404">
        <w:t xml:space="preserve">. </w:t>
      </w:r>
      <w:r>
        <w:t xml:space="preserve">The epigenome can therefore be regarded as a </w:t>
      </w:r>
      <w:r w:rsidR="007368A9">
        <w:t xml:space="preserve">molecular </w:t>
      </w:r>
      <w:r>
        <w:t xml:space="preserve">record of life </w:t>
      </w:r>
      <w:r w:rsidR="008E5537">
        <w:t>events, which</w:t>
      </w:r>
      <w:r>
        <w:t xml:space="preserve"> </w:t>
      </w:r>
      <w:r w:rsidR="00866410">
        <w:t>accumulates</w:t>
      </w:r>
      <w:r>
        <w:t xml:space="preserve"> over a lifetime. For example, monozygotic twins have been shown to be epigenetically most similar at birth but their epigenome</w:t>
      </w:r>
      <w:r w:rsidR="007368A9">
        <w:t>s</w:t>
      </w:r>
      <w:r>
        <w:t xml:space="preserve"> diverge with age at a rate that is </w:t>
      </w:r>
      <w:r w:rsidR="007368A9">
        <w:t xml:space="preserve">lessened </w:t>
      </w:r>
      <w:r>
        <w:t>if the twins share a common environment</w:t>
      </w:r>
      <w:r w:rsidR="00225222">
        <w:t xml:space="preserve"> </w:t>
      </w:r>
      <w:r w:rsidR="005C55ED">
        <w:fldChar w:fldCharType="begin">
          <w:fldData xml:space="preserve">PEVuZE5vdGU+PENpdGU+PEF1dGhvcj5GcmFnYTwvQXV0aG9yPjxZZWFyPjIwMDU8L1llYXI+PFJl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</w:fldData>
        </w:fldChar>
      </w:r>
      <w:r w:rsidR="003C7BAE">
        <w:instrText xml:space="preserve"> ADDIN EN.CITE </w:instrText>
      </w:r>
      <w:r w:rsidR="003C7BAE">
        <w:fldChar w:fldCharType="begin">
          <w:fldData xml:space="preserve">PEVuZE5vdGU+PENpdGU+PEF1dGhvcj5GcmFnYTwvQXV0aG9yPjxZZWFyPjIwMDU8L1llYXI+PFJl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</w:fldData>
        </w:fldChar>
      </w:r>
      <w:r w:rsidR="003C7BAE">
        <w:instrText xml:space="preserve"> ADDIN EN.CITE.DATA </w:instrText>
      </w:r>
      <w:r w:rsidR="003C7BAE">
        <w:fldChar w:fldCharType="end"/>
      </w:r>
      <w:r w:rsidR="005C55ED">
        <w:fldChar w:fldCharType="separate"/>
      </w:r>
      <w:r w:rsidR="003C7BAE" w:rsidRPr="003C7BAE">
        <w:rPr>
          <w:noProof/>
          <w:vertAlign w:val="superscript"/>
        </w:rPr>
        <w:t>17</w:t>
      </w:r>
      <w:r w:rsidR="005C55ED">
        <w:fldChar w:fldCharType="end"/>
      </w:r>
      <w:r>
        <w:t xml:space="preserve">.  </w:t>
      </w:r>
      <w:r w:rsidR="00866410">
        <w:t>F</w:t>
      </w:r>
      <w:r w:rsidR="00F071B4">
        <w:t>ine-tuning</w:t>
      </w:r>
      <w:r>
        <w:t xml:space="preserve"> of phenotype by the developmental environment has adaptive value since it allows the fetus to predict and prepare for the environment to be experienced later</w:t>
      </w:r>
      <w:r w:rsidR="00225222">
        <w:t xml:space="preserve"> </w:t>
      </w:r>
      <w:r w:rsidR="00904E36">
        <w:fldChar w:fldCharType="begin"/>
      </w:r>
      <w:r w:rsidR="003C7BAE">
        <w:instrText xml:space="preserve"> ADDIN EN.CITE &lt;EndNote&gt;&lt;Cite&gt;&lt;Author&gt;Gluckman&lt;/Author&gt;&lt;Year&gt;2005&lt;/Year&gt;&lt;RecNum&gt;692&lt;/RecNum&gt;&lt;DisplayText&gt;&lt;style face="superscript"&gt;18&lt;/style&gt;&lt;/DisplayText&gt;&lt;record&gt;&lt;rec-number&gt;692&lt;/rec-number&gt;&lt;foreign-keys&gt;&lt;key app="EN" db-id="5xr50r906tz5f5e5zaf52d9uwefw0a55vavf" timestamp="0"&gt;692&lt;/key&gt;&lt;/foreign-keys&gt;&lt;ref-type name="Journal Article"&gt;17&lt;/ref-type&gt;&lt;contributors&gt;&lt;authors&gt;&lt;author&gt;Gluckman, P. D.&lt;/author&gt;&lt;author&gt;Hanson, M. A.&lt;/author&gt;&lt;author&gt;Spencer, H. G.&lt;/author&gt;&lt;/authors&gt;&lt;/contributors&gt;&lt;auth-address&gt;The Liggins Institute and National Research Centre for Growth and Development, University of Auckland, Private Bag 92019, Auckland, New Zealand. pd.gluckman@auckland.ac.nz&lt;/auth-address&gt;&lt;titles&gt;&lt;title&gt;Predictive adaptive responses and human evolution&lt;/title&gt;&lt;secondary-title&gt;Trends Ecol.Evol.&lt;/secondary-title&gt;&lt;/titles&gt;&lt;pages&gt;527-533&lt;/pages&gt;&lt;volume&gt;20&lt;/volume&gt;&lt;number&gt;10&lt;/number&gt;&lt;reprint-edition&gt;NOT IN FILE&lt;/reprint-edition&gt;&lt;keywords&gt;&lt;keyword&gt;Environment&lt;/keyword&gt;&lt;keyword&gt;Evolution&lt;/keyword&gt;&lt;keyword&gt;Genotype&lt;/keyword&gt;&lt;keyword&gt;Growth&lt;/keyword&gt;&lt;keyword&gt;Human&lt;/keyword&gt;&lt;keyword&gt;Phenotype&lt;/keyword&gt;&lt;keyword&gt;Public Health&lt;/keyword&gt;&lt;keyword&gt;Research&lt;/keyword&gt;&lt;/keywords&gt;&lt;dates&gt;&lt;year&gt;2005&lt;/year&gt;&lt;/dates&gt;&lt;urls&gt;&lt;related-urls&gt;&lt;url&gt;PM:16701430&lt;/url&gt;&lt;/related-urls&gt;&lt;/urls&gt;&lt;/record&gt;&lt;/Cite&gt;&lt;/EndNote&gt;</w:instrText>
      </w:r>
      <w:r w:rsidR="00904E36">
        <w:fldChar w:fldCharType="separate"/>
      </w:r>
      <w:r w:rsidR="003C7BAE" w:rsidRPr="003C7BAE">
        <w:rPr>
          <w:noProof/>
          <w:vertAlign w:val="superscript"/>
        </w:rPr>
        <w:t>18</w:t>
      </w:r>
      <w:r w:rsidR="00904E36">
        <w:fldChar w:fldCharType="end"/>
      </w:r>
      <w:r w:rsidR="00904E36">
        <w:t>.</w:t>
      </w:r>
      <w:r>
        <w:t xml:space="preserve"> </w:t>
      </w:r>
      <w:r w:rsidR="007368A9">
        <w:t>E</w:t>
      </w:r>
      <w:r w:rsidR="00141301">
        <w:t xml:space="preserve">lucidation </w:t>
      </w:r>
      <w:r w:rsidR="00FD0481">
        <w:t xml:space="preserve">of these </w:t>
      </w:r>
      <w:r w:rsidR="00FD0481">
        <w:lastRenderedPageBreak/>
        <w:t xml:space="preserve">epigenetic processes </w:t>
      </w:r>
      <w:r w:rsidR="007368A9">
        <w:t xml:space="preserve">has the potential to </w:t>
      </w:r>
      <w:r w:rsidR="00FD0481">
        <w:t xml:space="preserve">enable early intervention strategies to improve early development and later health and the study of epigenetic biomarkers is a rapidly advancing field. </w:t>
      </w:r>
    </w:p>
    <w:p w14:paraId="4CB5806A" w14:textId="77777777" w:rsidR="00904E36" w:rsidRDefault="00904E36" w:rsidP="00FD0481">
      <w:pPr>
        <w:spacing w:line="480" w:lineRule="auto"/>
        <w:jc w:val="both"/>
      </w:pPr>
    </w:p>
    <w:p w14:paraId="708457F4" w14:textId="78E81B43" w:rsidR="00FD0481" w:rsidRPr="00904E36" w:rsidRDefault="00904E36" w:rsidP="00DD6295">
      <w:pPr>
        <w:spacing w:line="480" w:lineRule="auto"/>
        <w:rPr>
          <w:b/>
          <w:i/>
        </w:rPr>
      </w:pPr>
      <w:r w:rsidRPr="00904E36">
        <w:rPr>
          <w:b/>
          <w:i/>
        </w:rPr>
        <w:t>DNA methylation</w:t>
      </w:r>
    </w:p>
    <w:p w14:paraId="0EEC3239" w14:textId="5F53517A" w:rsidR="00B4455E" w:rsidRDefault="00904E36" w:rsidP="00482437">
      <w:pPr>
        <w:spacing w:line="480" w:lineRule="auto"/>
        <w:jc w:val="both"/>
      </w:pPr>
      <w:r>
        <w:t>DNA methylation is a common modification in eukaryotic organisms</w:t>
      </w:r>
      <w:r w:rsidR="001A429E">
        <w:t>.</w:t>
      </w:r>
      <w:r>
        <w:t xml:space="preserve"> </w:t>
      </w:r>
      <w:r w:rsidR="001A429E">
        <w:t>Typically it involves</w:t>
      </w:r>
      <w:r>
        <w:t xml:space="preserve"> the transfer of a methyl group to t</w:t>
      </w:r>
      <w:r w:rsidR="00BF0CA6">
        <w:t>he 5’ carbon position of cytosine</w:t>
      </w:r>
      <w:r>
        <w:t xml:space="preserve">, creating 5-methylcytosine </w:t>
      </w:r>
      <w:r w:rsidR="000612EB">
        <w:t>(5-mC)</w:t>
      </w:r>
      <w:r w:rsidR="00225222">
        <w:t xml:space="preserve"> </w:t>
      </w:r>
      <w:r w:rsidR="00BF0CA6">
        <w:fldChar w:fldCharType="begin"/>
      </w:r>
      <w:r w:rsidR="003C7BAE">
        <w:instrText xml:space="preserve"> ADDIN EN.CITE &lt;EndNote&gt;&lt;Cite&gt;&lt;Author&gt;Kumar&lt;/Author&gt;&lt;Year&gt;1994&lt;/Year&gt;&lt;RecNum&gt;4719&lt;/RecNum&gt;&lt;DisplayText&gt;&lt;style face="superscript"&gt;19&lt;/style&gt;&lt;/DisplayText&gt;&lt;record&gt;&lt;rec-number&gt;4719&lt;/rec-number&gt;&lt;foreign-keys&gt;&lt;key app="EN" db-id="5xr50r906tz5f5e5zaf52d9uwefw0a55vavf" timestamp="1425302685"&gt;4719&lt;/key&gt;&lt;/foreign-keys&gt;&lt;ref-type name="Journal Article"&gt;17&lt;/ref-type&gt;&lt;contributors&gt;&lt;authors&gt;&lt;author&gt;Kumar, Sanjay&lt;/author&gt;&lt;author&gt;Cheng, Xiaodong&lt;/author&gt;&lt;author&gt;Klimasauskas, Saulius&lt;/author&gt;&lt;author&gt;Sha, Mi&lt;/author&gt;&lt;author&gt;Posfai, Janos&lt;/author&gt;&lt;author&gt;Roberts, Richard J.&lt;/author&gt;&lt;author&gt;Wilson, Geoffrey G.&lt;/author&gt;&lt;/authors&gt;&lt;/contributors&gt;&lt;titles&gt;&lt;title&gt;The DNA (cytosine-5) methyltransferases&lt;/title&gt;&lt;secondary-title&gt;Nucleic Acids Research&lt;/secondary-title&gt;&lt;/titles&gt;&lt;periodical&gt;&lt;full-title&gt;Nucleic Acids Research&lt;/full-title&gt;&lt;/periodical&gt;&lt;pages&gt;1-10&lt;/pages&gt;&lt;volume&gt;22&lt;/volume&gt;&lt;number&gt;1&lt;/number&gt;&lt;dates&gt;&lt;year&gt;1994&lt;/year&gt;&lt;pub-dates&gt;&lt;date&gt;January 11, 1994&lt;/date&gt;&lt;/pub-dates&gt;&lt;/dates&gt;&lt;urls&gt;&lt;related-urls&gt;&lt;url&gt;http://nar.oxfordjournals.org/content/22/1/1.short&lt;/url&gt;&lt;/related-urls&gt;&lt;/urls&gt;&lt;electronic-resource-num&gt;10.1093/nar/22.1.1&lt;/electronic-resource-num&gt;&lt;/record&gt;&lt;/Cite&gt;&lt;/EndNote&gt;</w:instrText>
      </w:r>
      <w:r w:rsidR="00BF0CA6">
        <w:fldChar w:fldCharType="separate"/>
      </w:r>
      <w:r w:rsidR="003C7BAE" w:rsidRPr="003C7BAE">
        <w:rPr>
          <w:noProof/>
          <w:vertAlign w:val="superscript"/>
        </w:rPr>
        <w:t>19</w:t>
      </w:r>
      <w:r w:rsidR="00BF0CA6">
        <w:fldChar w:fldCharType="end"/>
      </w:r>
      <w:r w:rsidR="00BF0CA6">
        <w:t>.  In mammals, methylation</w:t>
      </w:r>
      <w:r w:rsidR="00482437">
        <w:t xml:space="preserve"> of cytosine</w:t>
      </w:r>
      <w:r w:rsidR="00BF0CA6">
        <w:t xml:space="preserve"> mainly occurs within the dinucleotide sequence CpG, whe</w:t>
      </w:r>
      <w:r w:rsidR="003618D3">
        <w:t>re</w:t>
      </w:r>
      <w:r w:rsidR="00BF0CA6">
        <w:t xml:space="preserve"> a cytosine is </w:t>
      </w:r>
      <w:r w:rsidR="00482437">
        <w:t>immediately</w:t>
      </w:r>
      <w:r w:rsidR="00BF0CA6">
        <w:t xml:space="preserve"> 5’ to a guanine (the p denotes t</w:t>
      </w:r>
      <w:r w:rsidR="00A0283B">
        <w:t>he intervening phosphate group)</w:t>
      </w:r>
      <w:r w:rsidR="001A429E">
        <w:t>,</w:t>
      </w:r>
      <w:r w:rsidR="00A0283B">
        <w:t xml:space="preserve"> although non-CpG methylation is </w:t>
      </w:r>
      <w:r w:rsidR="000612EB">
        <w:t xml:space="preserve">also </w:t>
      </w:r>
      <w:r w:rsidR="00A0283B">
        <w:t xml:space="preserve">prevalent in embryonic stem </w:t>
      </w:r>
      <w:r w:rsidR="000612EB">
        <w:t>cells</w:t>
      </w:r>
      <w:r w:rsidR="00225222">
        <w:t xml:space="preserve"> </w:t>
      </w:r>
      <w:r w:rsidR="00A0283B">
        <w:fldChar w:fldCharType="begin"/>
      </w:r>
      <w:r w:rsidR="003C7BAE">
        <w:instrText xml:space="preserve"> ADDIN EN.CITE &lt;EndNote&gt;&lt;Cite&gt;&lt;Author&gt;Ramsahoye&lt;/Author&gt;&lt;Year&gt;2000&lt;/Year&gt;&lt;RecNum&gt;4721&lt;/RecNum&gt;&lt;DisplayText&gt;&lt;style face="superscript"&gt;20&lt;/style&gt;&lt;/DisplayText&gt;&lt;record&gt;&lt;rec-number&gt;4721&lt;/rec-number&gt;&lt;foreign-keys&gt;&lt;key app="EN" db-id="5xr50r906tz5f5e5zaf52d9uwefw0a55vavf" timestamp="1425304808"&gt;4721&lt;/key&gt;&lt;/foreign-keys&gt;&lt;ref-type name="Journal Article"&gt;17&lt;/ref-type&gt;&lt;contributors&gt;&lt;authors&gt;&lt;author&gt;Ramsahoye, Bernard H.&lt;/author&gt;&lt;author&gt;Biniszkiewicz, Detlev&lt;/author&gt;&lt;author&gt;Lyko, Frank&lt;/author&gt;&lt;author&gt;Clark, Victoria&lt;/author&gt;&lt;author&gt;Bird, Adrian P.&lt;/author&gt;&lt;author&gt;Jaenisch, Rudolf&lt;/author&gt;&lt;/authors&gt;&lt;/contributors&gt;&lt;titles&gt;&lt;title&gt;Non-CpG methylation is prevalent in embryonic stem cells and may be mediated by DNA methyltransferase 3a&lt;/title&gt;&lt;secondary-title&gt;Proceedings of the National Academy of Sciences&lt;/secondary-title&gt;&lt;/titles&gt;&lt;periodical&gt;&lt;full-title&gt;Proceedings of the National Academy of Sciences&lt;/full-title&gt;&lt;/periodical&gt;&lt;pages&gt;5237-5242&lt;/pages&gt;&lt;volume&gt;97&lt;/volume&gt;&lt;number&gt;10&lt;/number&gt;&lt;dates&gt;&lt;year&gt;2000&lt;/year&gt;&lt;pub-dates&gt;&lt;date&gt;May 9, 2000&lt;/date&gt;&lt;/pub-dates&gt;&lt;/dates&gt;&lt;urls&gt;&lt;related-urls&gt;&lt;url&gt;http://www.pnas.org/content/97/10/5237.abstract&lt;/url&gt;&lt;/related-urls&gt;&lt;/urls&gt;&lt;electronic-resource-num&gt;10.1073/pnas.97.10.5237&lt;/electronic-resource-num&gt;&lt;/record&gt;&lt;/Cite&gt;&lt;/EndNote&gt;</w:instrText>
      </w:r>
      <w:r w:rsidR="00A0283B">
        <w:fldChar w:fldCharType="separate"/>
      </w:r>
      <w:r w:rsidR="003C7BAE" w:rsidRPr="003C7BAE">
        <w:rPr>
          <w:noProof/>
          <w:vertAlign w:val="superscript"/>
        </w:rPr>
        <w:t>20</w:t>
      </w:r>
      <w:r w:rsidR="00A0283B">
        <w:fldChar w:fldCharType="end"/>
      </w:r>
      <w:r w:rsidR="00A0283B">
        <w:t>.</w:t>
      </w:r>
      <w:r w:rsidR="00BF0CA6">
        <w:t xml:space="preserve"> </w:t>
      </w:r>
      <w:r w:rsidR="001A429E">
        <w:t xml:space="preserve">DNA methylation </w:t>
      </w:r>
      <w:r w:rsidR="00BF0CA6">
        <w:t xml:space="preserve">is a stable epigenetic mark that is transmitted through </w:t>
      </w:r>
      <w:r w:rsidR="001A429E">
        <w:t xml:space="preserve">mitotic </w:t>
      </w:r>
      <w:r w:rsidR="00BF0CA6">
        <w:t>DNA replication and cell division</w:t>
      </w:r>
      <w:r w:rsidR="00225222">
        <w:t xml:space="preserve"> </w:t>
      </w:r>
      <w:r w:rsidR="00BF0CA6">
        <w:fldChar w:fldCharType="begin"/>
      </w:r>
      <w:r w:rsidR="003C7BAE">
        <w:instrText xml:space="preserve"> ADDIN EN.CITE &lt;EndNote&gt;&lt;Cite&gt;&lt;Author&gt;Bird&lt;/Author&gt;&lt;Year&gt;2002&lt;/Year&gt;&lt;RecNum&gt;138&lt;/RecNum&gt;&lt;DisplayText&gt;&lt;style face="superscript"&gt;21&lt;/style&gt;&lt;/DisplayText&gt;&lt;record&gt;&lt;rec-number&gt;138&lt;/rec-number&gt;&lt;foreign-keys&gt;&lt;key app="EN" db-id="5xr50r906tz5f5e5zaf52d9uwefw0a55vavf" timestamp="0"&gt;138&lt;/key&gt;&lt;/foreign-keys&gt;&lt;ref-type name="Journal Article"&gt;17&lt;/ref-type&gt;&lt;contributors&gt;&lt;authors&gt;&lt;author&gt;Bird, A.&lt;/author&gt;&lt;/authors&gt;&lt;/contributors&gt;&lt;auth-address&gt;Wellcome Trust Centre for Cell Biology, University of Edinburgh, Edinburgh EH9 3JR, UK. A.Bird@ed.ac.uk&lt;/auth-address&gt;&lt;titles&gt;&lt;title&gt;DNA methylation patterns and epigenetic memory&lt;/title&gt;&lt;secondary-title&gt;Genes and Development&lt;/secondary-title&gt;&lt;/titles&gt;&lt;pages&gt;6-21&lt;/pages&gt;&lt;volume&gt;16&lt;/volume&gt;&lt;number&gt;1&lt;/number&gt;&lt;reprint-edition&gt;NOT IN FILE&lt;/reprint-edition&gt;&lt;keywords&gt;&lt;keyword&gt;Animals&lt;/keyword&gt;&lt;keyword&gt;Dna&lt;/keyword&gt;&lt;keyword&gt;DNA Methylation&lt;/keyword&gt;&lt;keyword&gt;Embryonic and Fetal Development&lt;/keyword&gt;&lt;keyword&gt;Gene Expression Regulation,Developmental&lt;/keyword&gt;&lt;keyword&gt;Gene Silencing&lt;/keyword&gt;&lt;keyword&gt;genetics&lt;/keyword&gt;&lt;keyword&gt;Humans&lt;/keyword&gt;&lt;keyword&gt;Methylation&lt;/keyword&gt;&lt;keyword&gt;Research Support,Non-U.S.Gov&amp;apos;t&lt;/keyword&gt;&lt;keyword&gt;Transcription,Genetic&lt;/keyword&gt;&lt;/keywords&gt;&lt;dates&gt;&lt;year&gt;2002&lt;/year&gt;&lt;/dates&gt;&lt;urls&gt;&lt;related-urls&gt;&lt;url&gt;PM:11782440&lt;/url&gt;&lt;/related-urls&gt;&lt;/urls&gt;&lt;/record&gt;&lt;/Cite&gt;&lt;/EndNote&gt;</w:instrText>
      </w:r>
      <w:r w:rsidR="00BF0CA6">
        <w:fldChar w:fldCharType="separate"/>
      </w:r>
      <w:r w:rsidR="003C7BAE" w:rsidRPr="003C7BAE">
        <w:rPr>
          <w:noProof/>
          <w:vertAlign w:val="superscript"/>
        </w:rPr>
        <w:t>21</w:t>
      </w:r>
      <w:r w:rsidR="00BF0CA6">
        <w:fldChar w:fldCharType="end"/>
      </w:r>
      <w:r w:rsidR="00BF0CA6">
        <w:t xml:space="preserve">. CpG dinucleotides are not randomly distributed </w:t>
      </w:r>
      <w:r w:rsidR="00482437">
        <w:t>throughout</w:t>
      </w:r>
      <w:r w:rsidR="00BF0CA6">
        <w:t xml:space="preserve"> the genome </w:t>
      </w:r>
      <w:r w:rsidR="00482437">
        <w:t xml:space="preserve">but are clustered at the 5’ end of genes in regions known as CpG islands, with hypermethylation and hypomethylation of these islands </w:t>
      </w:r>
      <w:r w:rsidR="001A429E">
        <w:t xml:space="preserve">often </w:t>
      </w:r>
      <w:r w:rsidR="00482437">
        <w:t>associated with gene silencing and activation respectively</w:t>
      </w:r>
      <w:r w:rsidR="00225222">
        <w:t xml:space="preserve"> </w:t>
      </w:r>
      <w:r w:rsidR="00482437">
        <w:fldChar w:fldCharType="begin">
          <w:fldData xml:space="preserve">PEVuZE5vdGU+PENpdGU+PEF1dGhvcj5Jcml6YXJyeTwvQXV0aG9yPjxZZWFyPjIwMDk8L1llYXI+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3OC04NjwvcGFnZXM+PHZvbHVtZT40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zMzM2
LTMzNDE8L3BhZ2VzPjx2b2x1bWU+MTAyPC92b2x1bWU+PG51bWJlcj45PC9udW1iZXI+PGRhdGVz
Pjx5ZWFyPjIwMDU8L3llYXI+PHB1Yi1kYXRlcz48ZGF0ZT5NYXJjaCAxLCAyMDA1PC9kYXRlPjwv
cHViLWRhdGVzPjwvZGF0ZXM+PHVybHM+PHJlbGF0ZWQtdXJscz48dXJsPmh0dHA6Ly93d3cucG5h
cy5vcmcvY29udGVudC8xMDIvOS8zMzM2LmFic3RyYWN0PC91cmw+PC9yZWxhdGVkLXVybHM+PC91
cmxzPjxlbGVjdHJvbmljLXJlc291cmNlLW51bT4xMC4xMDczL3BuYXMuMDQwODQzNjEwMjwvZWxl
Y3Ryb25pYy1yZXNvdXJjZS1udW0+PC9yZWNvcmQ+PC9DaXRlPjwvRW5kTm90ZT4A
</w:fldData>
        </w:fldChar>
      </w:r>
      <w:r w:rsidR="003C7BAE">
        <w:instrText xml:space="preserve"> ADDIN EN.CITE </w:instrText>
      </w:r>
      <w:r w:rsidR="003C7BAE">
        <w:fldChar w:fldCharType="begin">
          <w:fldData xml:space="preserve">PEVuZE5vdGU+PENpdGU+PEF1dGhvcj5Jcml6YXJyeTwvQXV0aG9yPjxZZWFyPjIwMDk8L1llYXI+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3OC04NjwvcGFnZXM+PHZvbHVtZT40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zMzM2
LTMzNDE8L3BhZ2VzPjx2b2x1bWU+MTAyPC92b2x1bWU+PG51bWJlcj45PC9udW1iZXI+PGRhdGVz
Pjx5ZWFyPjIwMDU8L3llYXI+PHB1Yi1kYXRlcz48ZGF0ZT5NYXJjaCAxLCAyMDA1PC9kYXRlPjwv
cHViLWRhdGVzPjwvZGF0ZXM+PHVybHM+PHJlbGF0ZWQtdXJscz48dXJsPmh0dHA6Ly93d3cucG5h
cy5vcmcvY29udGVudC8xMDIvOS8zMzM2LmFic3RyYWN0PC91cmw+PC9yZWxhdGVkLXVybHM+PC91
cmxzPjxlbGVjdHJvbmljLXJlc291cmNlLW51bT4xMC4xMDczL3BuYXMuMDQwODQzNjEwMjwvZWxl
Y3Ryb25pYy1yZXNvdXJjZS1udW0+PC9yZWNvcmQ+PC9DaXRlPjwvRW5kTm90ZT4A
</w:fldData>
        </w:fldChar>
      </w:r>
      <w:r w:rsidR="003C7BAE">
        <w:instrText xml:space="preserve"> ADDIN EN.CITE.DATA </w:instrText>
      </w:r>
      <w:r w:rsidR="003C7BAE">
        <w:fldChar w:fldCharType="end"/>
      </w:r>
      <w:r w:rsidR="00482437">
        <w:fldChar w:fldCharType="separate"/>
      </w:r>
      <w:r w:rsidR="003C7BAE" w:rsidRPr="003C7BAE">
        <w:rPr>
          <w:noProof/>
          <w:vertAlign w:val="superscript"/>
        </w:rPr>
        <w:t>22, 23</w:t>
      </w:r>
      <w:r w:rsidR="00482437">
        <w:fldChar w:fldCharType="end"/>
      </w:r>
      <w:r w:rsidR="00482437">
        <w:t>. DNA methylation can act directly to block binding of transcription factors to the DNA or by recruiting</w:t>
      </w:r>
      <w:r w:rsidR="00A642DA">
        <w:t xml:space="preserve"> a myriad of other repressive factors</w:t>
      </w:r>
      <w:r w:rsidR="003618D3">
        <w:t>,</w:t>
      </w:r>
      <w:r w:rsidR="00A642DA">
        <w:t xml:space="preserve"> such as methyl CpG binding protein 2 (MeCP2)</w:t>
      </w:r>
      <w:r w:rsidR="003618D3">
        <w:t>,</w:t>
      </w:r>
      <w:r w:rsidR="00A642DA">
        <w:t xml:space="preserve"> which in turn mediate local chromatin changes</w:t>
      </w:r>
      <w:r w:rsidR="00225222">
        <w:t xml:space="preserve"> </w:t>
      </w:r>
      <w:r w:rsidR="00A642DA">
        <w:fldChar w:fldCharType="begin"/>
      </w:r>
      <w:r w:rsidR="003C7BAE">
        <w:instrText xml:space="preserve"> ADDIN EN.CITE &lt;EndNote&gt;&lt;Cite&gt;&lt;Author&gt;Fuks&lt;/Author&gt;&lt;Year&gt;2003&lt;/Year&gt;&lt;RecNum&gt;651&lt;/RecNum&gt;&lt;DisplayText&gt;&lt;style face="superscript"&gt;24&lt;/style&gt;&lt;/DisplayText&gt;&lt;record&gt;&lt;rec-number&gt;651&lt;/rec-number&gt;&lt;foreign-keys&gt;&lt;key app="EN" db-id="5xr50r906tz5f5e5zaf52d9uwefw0a55vavf" timestamp="0"&gt;651&lt;/key&gt;&lt;/foreign-keys&gt;&lt;ref-type name="Journal Article"&gt;17&lt;/ref-type&gt;&lt;contributors&gt;&lt;authors&gt;&lt;author&gt;Fuks, F.&lt;/author&gt;&lt;author&gt;Hurd, P. J.&lt;/author&gt;&lt;author&gt;Wolf, D.&lt;/author&gt;&lt;author&gt;Nan, X.&lt;/author&gt;&lt;author&gt;Bird, A. P.&lt;/author&gt;&lt;author&gt;Kouzarides, T.&lt;/author&gt;&lt;/authors&gt;&lt;/contributors&gt;&lt;auth-address&gt;Wellcome/Cancer Research UK Institute and Department of Pathology, University of Cambridge, Tennis Court Road, United Kingdom&lt;/auth-address&gt;&lt;titles&gt;&lt;title&gt;The methyl-CpG-binding protein MeCP2 links DNA methylation to histone methylation&lt;/title&gt;&lt;secondary-title&gt;Journal of Biological Chemistry&lt;/secondary-title&gt;&lt;/titles&gt;&lt;pages&gt;4035-4040&lt;/pages&gt;&lt;volume&gt;278&lt;/volume&gt;&lt;number&gt;6&lt;/number&gt;&lt;reprint-edition&gt;NOT IN FILE&lt;/reprint-edition&gt;&lt;keywords&gt;&lt;keyword&gt;Animals&lt;/keyword&gt;&lt;keyword&gt;Cell Line&lt;/keyword&gt;&lt;keyword&gt;Chromatin&lt;/keyword&gt;&lt;keyword&gt;Chromosomal Proteins,Non-Histone&lt;/keyword&gt;&lt;keyword&gt;Dna&lt;/keyword&gt;&lt;keyword&gt;DNA Methylation&lt;/keyword&gt;&lt;keyword&gt;DNA-Binding Proteins&lt;/keyword&gt;&lt;keyword&gt;Histone Deacetylases&lt;/keyword&gt;&lt;keyword&gt;Histones&lt;/keyword&gt;&lt;keyword&gt;Human&lt;/keyword&gt;&lt;keyword&gt;Humans&lt;/keyword&gt;&lt;keyword&gt;metabolism&lt;/keyword&gt;&lt;keyword&gt;Methyl-CpG-Binding Protein 2&lt;/keyword&gt;&lt;keyword&gt;Methylation&lt;/keyword&gt;&lt;keyword&gt;Mice&lt;/keyword&gt;&lt;keyword&gt;pathology&lt;/keyword&gt;&lt;keyword&gt;Precipitin Tests&lt;/keyword&gt;&lt;keyword&gt;Proteins&lt;/keyword&gt;&lt;keyword&gt;Recombinant Proteins&lt;/keyword&gt;&lt;keyword&gt;Repressor Proteins&lt;/keyword&gt;&lt;keyword&gt;Research Support,Non-U.S.Gov&amp;apos;t&lt;/keyword&gt;&lt;keyword&gt;Reverse Transcriptase Polymerase Chain Reaction&lt;/keyword&gt;&lt;/keywords&gt;&lt;dates&gt;&lt;year&gt;2003&lt;/year&gt;&lt;/dates&gt;&lt;urls&gt;&lt;related-urls&gt;&lt;url&gt;PM:12427740&lt;/url&gt;&lt;/related-urls&gt;&lt;/urls&gt;&lt;/record&gt;&lt;/Cite&gt;&lt;/EndNote&gt;</w:instrText>
      </w:r>
      <w:r w:rsidR="00A642DA">
        <w:fldChar w:fldCharType="separate"/>
      </w:r>
      <w:r w:rsidR="003C7BAE" w:rsidRPr="003C7BAE">
        <w:rPr>
          <w:noProof/>
          <w:vertAlign w:val="superscript"/>
        </w:rPr>
        <w:t>24</w:t>
      </w:r>
      <w:r w:rsidR="00A642DA">
        <w:fldChar w:fldCharType="end"/>
      </w:r>
      <w:r w:rsidR="00A642DA">
        <w:t xml:space="preserve">. </w:t>
      </w:r>
      <w:r w:rsidR="00B4455E">
        <w:t xml:space="preserve"> </w:t>
      </w:r>
    </w:p>
    <w:p w14:paraId="7DF792BB" w14:textId="77777777" w:rsidR="00904E36" w:rsidRDefault="00904E36" w:rsidP="00DD6295">
      <w:pPr>
        <w:spacing w:line="480" w:lineRule="auto"/>
      </w:pPr>
    </w:p>
    <w:p w14:paraId="75CC27AC" w14:textId="2A037EF4" w:rsidR="00676FA7" w:rsidRDefault="005E4E27" w:rsidP="00596892">
      <w:pPr>
        <w:spacing w:line="480" w:lineRule="auto"/>
        <w:jc w:val="both"/>
      </w:pPr>
      <w:r>
        <w:t xml:space="preserve">Methylation of CpGs is largely established during embryogenesis </w:t>
      </w:r>
      <w:r w:rsidR="00866410">
        <w:t>and the perinatal period</w:t>
      </w:r>
      <w:r>
        <w:t xml:space="preserve">. Following fertilisation, DNA methylation marks on the maternal </w:t>
      </w:r>
      <w:r w:rsidRPr="00E93EC6">
        <w:t xml:space="preserve">and paternal genomes are largely erased </w:t>
      </w:r>
      <w:r w:rsidR="00827065" w:rsidRPr="00E93EC6">
        <w:t>(</w:t>
      </w:r>
      <w:r w:rsidRPr="00E93EC6">
        <w:t>with the ex</w:t>
      </w:r>
      <w:r w:rsidR="00827065" w:rsidRPr="00E93EC6">
        <w:t>ception of the imprinted genes</w:t>
      </w:r>
      <w:r w:rsidR="00CD71E9">
        <w:t xml:space="preserve"> and other specific genomic regions</w:t>
      </w:r>
      <w:r w:rsidR="00827065" w:rsidRPr="00E93EC6">
        <w:t>)</w:t>
      </w:r>
      <w:r w:rsidR="003618D3">
        <w:t>,</w:t>
      </w:r>
      <w:r w:rsidR="00827065" w:rsidRPr="00E93EC6">
        <w:t xml:space="preserve"> followed by</w:t>
      </w:r>
      <w:r w:rsidR="006977DF" w:rsidRPr="00E93EC6">
        <w:t xml:space="preserve"> a wave of</w:t>
      </w:r>
      <w:r w:rsidR="00827065" w:rsidRPr="00E93EC6">
        <w:t xml:space="preserve"> </w:t>
      </w:r>
      <w:r w:rsidR="00827065" w:rsidRPr="00E93EC6">
        <w:rPr>
          <w:i/>
        </w:rPr>
        <w:t>de novo</w:t>
      </w:r>
      <w:r w:rsidR="00827065" w:rsidRPr="00E93EC6">
        <w:t xml:space="preserve"> methylation </w:t>
      </w:r>
      <w:r w:rsidR="006977DF" w:rsidRPr="00E93EC6">
        <w:t xml:space="preserve">within the inner cell mass </w:t>
      </w:r>
      <w:r w:rsidR="00827065" w:rsidRPr="00E93EC6">
        <w:t>just pr</w:t>
      </w:r>
      <w:r w:rsidR="006977DF" w:rsidRPr="00E93EC6">
        <w:t>ior to blastocyst implantation</w:t>
      </w:r>
      <w:r w:rsidR="00225222">
        <w:t xml:space="preserve"> </w:t>
      </w:r>
      <w:r w:rsidR="006977DF" w:rsidRPr="00E93EC6">
        <w:fldChar w:fldCharType="begin">
          <w:fldData xml:space="preserve">PEVuZE5vdGU+PENpdGU+PEF1dGhvcj5TYW50b3M8L0F1dGhvcj48WWVhcj4yMDAyPC9ZZWFyPjxS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</w:fldData>
        </w:fldChar>
      </w:r>
      <w:r w:rsidR="003C7BAE">
        <w:instrText xml:space="preserve"> ADDIN EN.CITE </w:instrText>
      </w:r>
      <w:r w:rsidR="003C7BAE">
        <w:fldChar w:fldCharType="begin">
          <w:fldData xml:space="preserve">PEVuZE5vdGU+PENpdGU+PEF1dGhvcj5TYW50b3M8L0F1dGhvcj48WWVhcj4yMDAyPC9ZZWFyPjxS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</w:fldData>
        </w:fldChar>
      </w:r>
      <w:r w:rsidR="003C7BAE">
        <w:instrText xml:space="preserve"> ADDIN EN.CITE.DATA </w:instrText>
      </w:r>
      <w:r w:rsidR="003C7BAE">
        <w:fldChar w:fldCharType="end"/>
      </w:r>
      <w:r w:rsidR="006977DF" w:rsidRPr="00E93EC6">
        <w:fldChar w:fldCharType="separate"/>
      </w:r>
      <w:r w:rsidR="003C7BAE" w:rsidRPr="003C7BAE">
        <w:rPr>
          <w:noProof/>
          <w:vertAlign w:val="superscript"/>
        </w:rPr>
        <w:t>25, 26</w:t>
      </w:r>
      <w:r w:rsidR="006977DF" w:rsidRPr="00E93EC6">
        <w:fldChar w:fldCharType="end"/>
      </w:r>
      <w:r w:rsidR="006977DF" w:rsidRPr="00E93EC6">
        <w:t xml:space="preserve">. </w:t>
      </w:r>
      <w:r w:rsidR="003B328E" w:rsidRPr="00E93EC6">
        <w:t xml:space="preserve">The </w:t>
      </w:r>
      <w:r w:rsidR="003B328E" w:rsidRPr="00E93EC6">
        <w:rPr>
          <w:i/>
        </w:rPr>
        <w:t>de novo</w:t>
      </w:r>
      <w:r w:rsidR="003B328E" w:rsidRPr="00E93EC6">
        <w:t xml:space="preserve"> methylation of DNA is catalysed by </w:t>
      </w:r>
      <w:r w:rsidR="003B328E" w:rsidRPr="00E93EC6">
        <w:rPr>
          <w:rFonts w:cs="Times New Roman"/>
        </w:rPr>
        <w:t>DNA methyltransferases (DNMT) 3a and 3b</w:t>
      </w:r>
      <w:r w:rsidR="00225222">
        <w:rPr>
          <w:rFonts w:cs="Times New Roman"/>
        </w:rPr>
        <w:t xml:space="preserve"> </w:t>
      </w:r>
      <w:r w:rsidR="003B328E" w:rsidRPr="00E93EC6">
        <w:rPr>
          <w:rFonts w:cs="Times New Roman"/>
        </w:rPr>
        <w:fldChar w:fldCharType="begin"/>
      </w:r>
      <w:r w:rsidR="003C7BAE">
        <w:rPr>
          <w:rFonts w:cs="Times New Roman"/>
        </w:rPr>
        <w:instrText xml:space="preserve"> ADDIN EN.CITE &lt;EndNote&gt;&lt;Cite&gt;&lt;Author&gt;Okano&lt;/Author&gt;&lt;Year&gt;1999&lt;/Year&gt;&lt;RecNum&gt;1348&lt;/RecNum&gt;&lt;DisplayText&gt;&lt;style face="superscript"&gt;26&lt;/style&gt;&lt;/DisplayText&gt;&lt;record&gt;&lt;rec-number&gt;1348&lt;/rec-number&gt;&lt;foreign-keys&gt;&lt;key app="EN" db-id="5xr50r906tz5f5e5zaf52d9uwefw0a55vavf" timestamp="0"&gt;1348&lt;/key&gt;&lt;/foreign-keys&gt;&lt;ref-type name="Journal Article"&gt;17&lt;/ref-type&gt;&lt;contributors&gt;&lt;authors&gt;&lt;author&gt;Okano, M.&lt;/author&gt;&lt;author&gt;Bell, D. W.&lt;/author&gt;&lt;author&gt;Haber, D. A.&lt;/author&gt;&lt;author&gt;Li, E.&lt;/author&gt;&lt;/authors&gt;&lt;/contributors&gt;&lt;auth-address&gt;Cardiovascular Research Center, Massachusetts General Hospital, Department of Medicine, Harvard Medical School, Charlestown 02129, USA&lt;/auth-address&gt;&lt;titles&gt;&lt;title&gt;DNA methyltransferases Dnmt3a and Dnmt3b are essential for de novo methylation and mammalian development&lt;/title&gt;&lt;secondary-title&gt;Cell&lt;/secondary-title&gt;&lt;/titles&gt;&lt;periodical&gt;&lt;full-title&gt;Cell&lt;/full-title&gt;&lt;/periodical&gt;&lt;pages&gt;247-257&lt;/pages&gt;&lt;volume&gt;99&lt;/volume&gt;&lt;number&gt;3&lt;/number&gt;&lt;reprint-edition&gt;NOT IN FILE&lt;/reprint-edition&gt;&lt;keywords&gt;&lt;keyword&gt;Animals&lt;/keyword&gt;&lt;keyword&gt;Blastocyst&lt;/keyword&gt;&lt;keyword&gt;Centromere&lt;/keyword&gt;&lt;keyword&gt;Crosses,Genetic&lt;/keyword&gt;&lt;keyword&gt;deficiency&lt;/keyword&gt;&lt;keyword&gt;Dna&lt;/keyword&gt;&lt;keyword&gt;DNA (Cytosine-5-)-Methyltransferase&lt;/keyword&gt;&lt;keyword&gt;DNA Methylation&lt;/keyword&gt;&lt;keyword&gt;Embryo&lt;/keyword&gt;&lt;keyword&gt;Gene Targeting&lt;/keyword&gt;&lt;keyword&gt;genetics&lt;/keyword&gt;&lt;keyword&gt;Homozygote&lt;/keyword&gt;&lt;keyword&gt;Human&lt;/keyword&gt;&lt;keyword&gt;Humans&lt;/keyword&gt;&lt;keyword&gt;Immunologic Deficiency Syndromes&lt;/keyword&gt;&lt;keyword&gt;Male&lt;/keyword&gt;&lt;keyword&gt;Mammals&lt;/keyword&gt;&lt;keyword&gt;metabolism&lt;/keyword&gt;&lt;keyword&gt;Methylation&lt;/keyword&gt;&lt;keyword&gt;Mice&lt;/keyword&gt;&lt;keyword&gt;Mice,Inbred C57BL&lt;/keyword&gt;&lt;keyword&gt;Mice,Knockout&lt;/keyword&gt;&lt;keyword&gt;Mutation&lt;/keyword&gt;&lt;keyword&gt;physiology&lt;/keyword&gt;&lt;keyword&gt;Repetitive Sequences,Nucleic Acid&lt;/keyword&gt;&lt;keyword&gt;Research Support,Non-U.S.Gov&amp;apos;t&lt;/keyword&gt;&lt;keyword&gt;Research Support,U.S.Gov&amp;apos;t,P.H.S.&lt;/keyword&gt;&lt;keyword&gt;Stem Cells&lt;/keyword&gt;&lt;/keywords&gt;&lt;dates&gt;&lt;year&gt;1999&lt;/year&gt;&lt;/dates&gt;&lt;urls&gt;&lt;related-urls&gt;&lt;url&gt;PM:10555141&lt;/url&gt;&lt;/related-urls&gt;&lt;/urls&gt;&lt;/record&gt;&lt;/Cite&gt;&lt;/EndNote&gt;</w:instrText>
      </w:r>
      <w:r w:rsidR="003B328E" w:rsidRPr="00E93EC6">
        <w:rPr>
          <w:rFonts w:cs="Times New Roman"/>
        </w:rPr>
        <w:fldChar w:fldCharType="separate"/>
      </w:r>
      <w:r w:rsidR="003C7BAE" w:rsidRPr="003C7BAE">
        <w:rPr>
          <w:rFonts w:cs="Times New Roman"/>
          <w:noProof/>
          <w:vertAlign w:val="superscript"/>
        </w:rPr>
        <w:t>26</w:t>
      </w:r>
      <w:r w:rsidR="003B328E" w:rsidRPr="00E93EC6">
        <w:rPr>
          <w:rFonts w:cs="Times New Roman"/>
        </w:rPr>
        <w:fldChar w:fldCharType="end"/>
      </w:r>
      <w:r w:rsidR="003B328E" w:rsidRPr="00E93EC6">
        <w:rPr>
          <w:rFonts w:cs="Times New Roman"/>
        </w:rPr>
        <w:t xml:space="preserve"> and is maintained through </w:t>
      </w:r>
      <w:r w:rsidR="003B328E" w:rsidRPr="00E93EC6">
        <w:rPr>
          <w:rFonts w:cs="Times New Roman"/>
        </w:rPr>
        <w:lastRenderedPageBreak/>
        <w:t>mitosis by methylation of hemi-methylated DNA by DNMTI</w:t>
      </w:r>
      <w:r w:rsidR="00225222">
        <w:rPr>
          <w:rFonts w:cs="Times New Roman"/>
        </w:rPr>
        <w:t xml:space="preserve"> </w:t>
      </w:r>
      <w:r w:rsidR="003B328E" w:rsidRPr="00E93EC6">
        <w:rPr>
          <w:rFonts w:cs="Times New Roman"/>
        </w:rPr>
        <w:fldChar w:fldCharType="begin">
          <w:fldData xml:space="preserve">PEVuZE5vdGU+PENpdGU+PEF1dGhvcj5CYWNvbGxhPC9BdXRob3I+PFllYXI+MTk5OTwvWWVhcj48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=
</w:fldData>
        </w:fldChar>
      </w:r>
      <w:r w:rsidR="003C7BAE">
        <w:rPr>
          <w:rFonts w:cs="Times New Roman"/>
        </w:rPr>
        <w:instrText xml:space="preserve"> ADDIN EN.CITE </w:instrText>
      </w:r>
      <w:r w:rsidR="003C7BAE">
        <w:rPr>
          <w:rFonts w:cs="Times New Roman"/>
        </w:rPr>
        <w:fldChar w:fldCharType="begin">
          <w:fldData xml:space="preserve">PEVuZE5vdGU+PENpdGU+PEF1dGhvcj5CYWNvbGxhPC9BdXRob3I+PFllYXI+MTk5OTwvWWVhcj48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=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3B328E" w:rsidRPr="00E93EC6">
        <w:rPr>
          <w:rFonts w:cs="Times New Roman"/>
        </w:rPr>
      </w:r>
      <w:r w:rsidR="003B328E" w:rsidRPr="00E93EC6">
        <w:rPr>
          <w:rFonts w:cs="Times New Roman"/>
        </w:rPr>
        <w:fldChar w:fldCharType="separate"/>
      </w:r>
      <w:r w:rsidR="003C7BAE" w:rsidRPr="003C7BAE">
        <w:rPr>
          <w:rFonts w:cs="Times New Roman"/>
          <w:noProof/>
          <w:vertAlign w:val="superscript"/>
        </w:rPr>
        <w:t>27</w:t>
      </w:r>
      <w:r w:rsidR="003B328E" w:rsidRPr="00E93EC6">
        <w:rPr>
          <w:rFonts w:cs="Times New Roman"/>
        </w:rPr>
        <w:fldChar w:fldCharType="end"/>
      </w:r>
      <w:r w:rsidR="003B328E" w:rsidRPr="00E93EC6">
        <w:rPr>
          <w:rFonts w:cs="Times New Roman"/>
        </w:rPr>
        <w:t xml:space="preserve">.  This </w:t>
      </w:r>
      <w:r w:rsidR="006977DF" w:rsidRPr="00E93EC6">
        <w:t xml:space="preserve">gives rise to lineage specific methylation patterns that are maintained in differentiated tissues. </w:t>
      </w:r>
      <w:r w:rsidR="00596A06" w:rsidRPr="00E93EC6">
        <w:t xml:space="preserve"> </w:t>
      </w:r>
      <w:r w:rsidR="003B328E" w:rsidRPr="00E93EC6">
        <w:t xml:space="preserve">The failure to identify a DNA demethylase or mechanism for DNA demethylation </w:t>
      </w:r>
      <w:r w:rsidR="005A0058" w:rsidRPr="00E93EC6">
        <w:t xml:space="preserve">led to the thought </w:t>
      </w:r>
      <w:r w:rsidR="00596892" w:rsidRPr="00E93EC6">
        <w:t>that DNA</w:t>
      </w:r>
      <w:r w:rsidR="005A0058" w:rsidRPr="00E93EC6">
        <w:t xml:space="preserve"> methylation </w:t>
      </w:r>
      <w:r w:rsidR="00D440F3" w:rsidRPr="00E93EC6">
        <w:t>patterns</w:t>
      </w:r>
      <w:r w:rsidR="005A0058" w:rsidRPr="00E93EC6">
        <w:t xml:space="preserve"> were relatively stable and generally maintained thr</w:t>
      </w:r>
      <w:r w:rsidR="00596892">
        <w:t xml:space="preserve">oughout life.  </w:t>
      </w:r>
      <w:r w:rsidR="005A0058" w:rsidRPr="00E93EC6">
        <w:t xml:space="preserve">However, this concept has now been challenged as </w:t>
      </w:r>
      <w:r w:rsidR="00676FA7">
        <w:t>in 2009 the existence of another epigenetic modification, 5-</w:t>
      </w:r>
      <w:r w:rsidR="00CD71E9">
        <w:t>hydroxymethylcytosin</w:t>
      </w:r>
      <w:r w:rsidR="00B91A9E">
        <w:t>e</w:t>
      </w:r>
      <w:r w:rsidR="00CD71E9">
        <w:t xml:space="preserve"> </w:t>
      </w:r>
      <w:r w:rsidR="00676FA7">
        <w:t>(5hmC), was described as present in high levels in neurons and embryonic stem (ES) cells</w:t>
      </w:r>
      <w:r w:rsidR="00225222">
        <w:t xml:space="preserve"> </w:t>
      </w:r>
      <w:r w:rsidR="00676FA7">
        <w:fldChar w:fldCharType="begin"/>
      </w:r>
      <w:r w:rsidR="003C7BAE">
        <w:instrText xml:space="preserve"> ADDIN EN.CITE &lt;EndNote&gt;&lt;Cite&gt;&lt;Author&gt;Tahiliani&lt;/Author&gt;&lt;Year&gt;2009&lt;/Year&gt;&lt;RecNum&gt;4741&lt;/RecNum&gt;&lt;DisplayText&gt;&lt;style face="superscript"&gt;28&lt;/style&gt;&lt;/DisplayText&gt;&lt;record&gt;&lt;rec-number&gt;4741&lt;/rec-number&gt;&lt;foreign-keys&gt;&lt;key app="EN" db-id="5xr50r906tz5f5e5zaf52d9uwefw0a55vavf" timestamp="1425484411"&gt;4741&lt;/key&gt;&lt;/foreign-keys&gt;&lt;ref-type name="Journal Article"&gt;17&lt;/ref-type&gt;&lt;contributors&gt;&lt;authors&gt;&lt;author&gt;Tahiliani, Mamta&lt;/author&gt;&lt;author&gt;Koh, Kian Peng&lt;/author&gt;&lt;author&gt;Shen, Yinghua&lt;/author&gt;&lt;author&gt;Pastor, William A.&lt;/author&gt;&lt;author&gt;Bandukwala, Hozefa&lt;/author&gt;&lt;author&gt;Brudno, Yevgeny&lt;/author&gt;&lt;author&gt;Agarwal, Suneet&lt;/author&gt;&lt;author&gt;Iyer, Lakshminarayan M.&lt;/author&gt;&lt;author&gt;Liu, David R.&lt;/author&gt;&lt;author&gt;Aravind, L.&lt;/author&gt;&lt;author&gt;Rao, Anjana&lt;/author&gt;&lt;/authors&gt;&lt;/contributors&gt;&lt;titles&gt;&lt;title&gt;Conversion of 5-Methylcytosine to 5-Hydroxymethylcytosine in Mammalian DNA by MLL Partner TET1&lt;/title&gt;&lt;secondary-title&gt;Science (New York, N.Y.)&lt;/secondary-title&gt;&lt;/titles&gt;&lt;periodical&gt;&lt;full-title&gt;Science (New York, N.Y.)&lt;/full-title&gt;&lt;/periodical&gt;&lt;pages&gt;930-935&lt;/pages&gt;&lt;volume&gt;324&lt;/volume&gt;&lt;number&gt;5929&lt;/number&gt;&lt;dates&gt;&lt;year&gt;2009&lt;/year&gt;&lt;pub-dates&gt;&lt;date&gt;04/16&lt;/date&gt;&lt;/pub-dates&gt;&lt;/dates&gt;&lt;isbn&gt;0036-8075&amp;#xD;1095-9203&lt;/isbn&gt;&lt;accession-num&gt;PMC2715015&lt;/accession-num&gt;&lt;urls&gt;&lt;related-urls&gt;&lt;url&gt;http://www.ncbi.nlm.nih.gov/pmc/articles/PMC2715015/&lt;/url&gt;&lt;/related-urls&gt;&lt;/urls&gt;&lt;electronic-resource-num&gt;10.1126/science.1170116&lt;/electronic-resource-num&gt;&lt;remote-database-name&gt;PMC&lt;/remote-database-name&gt;&lt;/record&gt;&lt;/Cite&gt;&lt;/EndNote&gt;</w:instrText>
      </w:r>
      <w:r w:rsidR="00676FA7">
        <w:fldChar w:fldCharType="separate"/>
      </w:r>
      <w:r w:rsidR="003C7BAE" w:rsidRPr="003C7BAE">
        <w:rPr>
          <w:noProof/>
          <w:vertAlign w:val="superscript"/>
        </w:rPr>
        <w:t>28</w:t>
      </w:r>
      <w:r w:rsidR="00676FA7">
        <w:fldChar w:fldCharType="end"/>
      </w:r>
      <w:r w:rsidR="00676FA7">
        <w:t xml:space="preserve">. 5hmC arises from the oxidation of 5-mC by the enzymes of the TET family and has been </w:t>
      </w:r>
      <w:r w:rsidR="00676FA7" w:rsidRPr="00E93EC6">
        <w:rPr>
          <w:rFonts w:eastAsia="Times New Roman" w:cs="Times New Roman"/>
        </w:rPr>
        <w:t>proposed to act as a specific epigenetic mark opposing DNA methylation, rather than a passive intermediate</w:t>
      </w:r>
      <w:r w:rsidR="000612EB">
        <w:rPr>
          <w:rFonts w:eastAsia="Times New Roman" w:cs="Times New Roman"/>
        </w:rPr>
        <w:t xml:space="preserve"> in the de</w:t>
      </w:r>
      <w:r w:rsidR="00676FA7">
        <w:rPr>
          <w:rFonts w:eastAsia="Times New Roman" w:cs="Times New Roman"/>
        </w:rPr>
        <w:t>methylation pathway</w:t>
      </w:r>
      <w:r w:rsidR="00225222">
        <w:rPr>
          <w:rFonts w:eastAsia="Times New Roman" w:cs="Times New Roman"/>
        </w:rPr>
        <w:t xml:space="preserve"> </w:t>
      </w:r>
      <w:r w:rsidR="00676FA7">
        <w:rPr>
          <w:rFonts w:eastAsia="Times New Roman" w:cs="Times New Roman"/>
        </w:rPr>
        <w:fldChar w:fldCharType="begin"/>
      </w:r>
      <w:r w:rsidR="003C7BAE">
        <w:rPr>
          <w:rFonts w:eastAsia="Times New Roman" w:cs="Times New Roman"/>
        </w:rPr>
        <w:instrText xml:space="preserve"> ADDIN EN.CITE &lt;EndNote&gt;&lt;Cite&gt;&lt;Author&gt;Guibert&lt;/Author&gt;&lt;Year&gt;2013&lt;/Year&gt;&lt;RecNum&gt;4739&lt;/RecNum&gt;&lt;DisplayText&gt;&lt;style face="superscript"&gt;29&lt;/style&gt;&lt;/DisplayText&gt;&lt;record&gt;&lt;rec-number&gt;4739&lt;/rec-number&gt;&lt;foreign-keys&gt;&lt;key app="EN" db-id="5xr50r906tz5f5e5zaf52d9uwefw0a55vavf" timestamp="1425483217"&gt;4739&lt;/key&gt;&lt;/foreign-keys&gt;&lt;ref-type name="Book Section"&gt;5&lt;/ref-type&gt;&lt;contributors&gt;&lt;authors&gt;&lt;author&gt;Guibert, Sylvain&lt;/author&gt;&lt;author&gt;Weber, Michael&lt;/author&gt;&lt;/authors&gt;&lt;secondary-authors&gt;&lt;author&gt;Edith, Heard&lt;/author&gt;&lt;/secondary-authors&gt;&lt;/contributors&gt;&lt;titles&gt;&lt;title&gt;Chapter Two - Functions of DNA Methylation and Hydroxymethylation in Mammalian Development&lt;/title&gt;&lt;secondary-title&gt;Current Topics in Developmental Biology&lt;/secondary-title&gt;&lt;/titles&gt;&lt;pages&gt;47-83&lt;/pages&gt;&lt;volume&gt;Volume 104&lt;/volume&gt;&lt;keywords&gt;&lt;keyword&gt;Methylation&lt;/keyword&gt;&lt;keyword&gt;Hydroxymethylation&lt;/keyword&gt;&lt;keyword&gt;5mC&lt;/keyword&gt;&lt;keyword&gt;5hmC&lt;/keyword&gt;&lt;keyword&gt;DNMT&lt;/keyword&gt;&lt;keyword&gt;TET&lt;/keyword&gt;&lt;keyword&gt;Pluripotency&lt;/keyword&gt;&lt;keyword&gt;CpG island&lt;/keyword&gt;&lt;/keywords&gt;&lt;dates&gt;&lt;year&gt;2013&lt;/year&gt;&lt;/dates&gt;&lt;publisher&gt;Academic Press&lt;/publisher&gt;&lt;isbn&gt;0070-2153&lt;/isbn&gt;&lt;urls&gt;&lt;related-urls&gt;&lt;url&gt;http://www.sciencedirect.com/science/article/pii/B9780124160279000024&lt;/url&gt;&lt;/related-urls&gt;&lt;/urls&gt;&lt;electronic-resource-num&gt;http://dx.doi.org/10.1016/B978-0-12-416027-9.00002-4&lt;/electronic-resource-num&gt;&lt;/record&gt;&lt;/Cite&gt;&lt;/EndNote&gt;</w:instrText>
      </w:r>
      <w:r w:rsidR="00676FA7">
        <w:rPr>
          <w:rFonts w:eastAsia="Times New Roman" w:cs="Times New Roman"/>
        </w:rPr>
        <w:fldChar w:fldCharType="separate"/>
      </w:r>
      <w:r w:rsidR="003C7BAE" w:rsidRPr="003C7BAE">
        <w:rPr>
          <w:rFonts w:eastAsia="Times New Roman" w:cs="Times New Roman"/>
          <w:noProof/>
          <w:vertAlign w:val="superscript"/>
        </w:rPr>
        <w:t>29</w:t>
      </w:r>
      <w:r w:rsidR="00676FA7">
        <w:rPr>
          <w:rFonts w:eastAsia="Times New Roman" w:cs="Times New Roman"/>
        </w:rPr>
        <w:fldChar w:fldCharType="end"/>
      </w:r>
      <w:r w:rsidR="00676FA7">
        <w:rPr>
          <w:rFonts w:eastAsia="Times New Roman" w:cs="Times New Roman"/>
        </w:rPr>
        <w:t xml:space="preserve">.  The high levels found in the brain and neurons indicate a role in </w:t>
      </w:r>
      <w:r w:rsidR="00676FA7">
        <w:t>the control of neuronal differentiation and neuronal plasticity</w:t>
      </w:r>
      <w:r w:rsidR="00225222">
        <w:t xml:space="preserve"> </w:t>
      </w:r>
      <w:r w:rsidR="00676FA7">
        <w:fldChar w:fldCharType="begin"/>
      </w:r>
      <w:r w:rsidR="003C7BAE">
        <w:instrText xml:space="preserve"> ADDIN EN.CITE &lt;EndNote&gt;&lt;Cite&gt;&lt;Author&gt;Santiago&lt;/Author&gt;&lt;Year&gt;2014&lt;/Year&gt;&lt;RecNum&gt;4740&lt;/RecNum&gt;&lt;DisplayText&gt;&lt;style face="superscript"&gt;30&lt;/style&gt;&lt;/DisplayText&gt;&lt;record&gt;&lt;rec-number&gt;4740&lt;/rec-number&gt;&lt;foreign-keys&gt;&lt;key app="EN" db-id="5xr50r906tz5f5e5zaf52d9uwefw0a55vavf" timestamp="1425483540"&gt;4740&lt;/key&gt;&lt;/foreign-keys&gt;&lt;ref-type name="Journal Article"&gt;17&lt;/ref-type&gt;&lt;contributors&gt;&lt;authors&gt;&lt;author&gt;Santiago, Mafalda&lt;/author&gt;&lt;author&gt;Antunes, Claudia&lt;/author&gt;&lt;author&gt;Guedes, Marta&lt;/author&gt;&lt;author&gt;Sousa, Nuno&lt;/author&gt;&lt;author&gt;Marques, C. Joana&lt;/author&gt;&lt;/authors&gt;&lt;/contributors&gt;&lt;titles&gt;&lt;title&gt;TET enzymes and DNA hydroxymethylation in neural development and function — How critical are they?&lt;/title&gt;&lt;secondary-title&gt;Genomics&lt;/secondary-title&gt;&lt;/titles&gt;&lt;periodical&gt;&lt;full-title&gt;Genomics&lt;/full-title&gt;&lt;/periodical&gt;&lt;pages&gt;334-340&lt;/pages&gt;&lt;volume&gt;104&lt;/volume&gt;&lt;number&gt;5&lt;/number&gt;&lt;keywords&gt;&lt;keyword&gt;5-Hydroxymethylcytosine&lt;/keyword&gt;&lt;keyword&gt;TET enzymes&lt;/keyword&gt;&lt;keyword&gt;Epigenetic regulation&lt;/keyword&gt;&lt;keyword&gt;Neural development&lt;/keyword&gt;&lt;keyword&gt;Brain&lt;/keyword&gt;&lt;/keywords&gt;&lt;dates&gt;&lt;year&gt;2014&lt;/year&gt;&lt;pub-dates&gt;&lt;date&gt;11//&lt;/date&gt;&lt;/pub-dates&gt;&lt;/dates&gt;&lt;isbn&gt;0888-7543&lt;/isbn&gt;&lt;urls&gt;&lt;related-urls&gt;&lt;url&gt;http://www.sciencedirect.com/science/article/pii/S0888754314001608&lt;/url&gt;&lt;/related-urls&gt;&lt;/urls&gt;&lt;electronic-resource-num&gt;http://dx.doi.org/10.1016/j.ygeno.2014.08.018&lt;/electronic-resource-num&gt;&lt;/record&gt;&lt;/Cite&gt;&lt;/EndNote&gt;</w:instrText>
      </w:r>
      <w:r w:rsidR="00676FA7">
        <w:fldChar w:fldCharType="separate"/>
      </w:r>
      <w:r w:rsidR="003C7BAE" w:rsidRPr="003C7BAE">
        <w:rPr>
          <w:noProof/>
          <w:vertAlign w:val="superscript"/>
        </w:rPr>
        <w:t>30</w:t>
      </w:r>
      <w:r w:rsidR="00676FA7">
        <w:fldChar w:fldCharType="end"/>
      </w:r>
      <w:r w:rsidR="00676FA7">
        <w:t>.</w:t>
      </w:r>
    </w:p>
    <w:p w14:paraId="1E1F7E59" w14:textId="77777777" w:rsidR="00744107" w:rsidRDefault="00744107" w:rsidP="00596892">
      <w:pPr>
        <w:spacing w:line="480" w:lineRule="auto"/>
        <w:jc w:val="both"/>
      </w:pPr>
    </w:p>
    <w:p w14:paraId="2C9A809A" w14:textId="0FDA3A2B" w:rsidR="008E4E94" w:rsidRPr="00A52FA4" w:rsidRDefault="00B4455E" w:rsidP="00DD6295">
      <w:pPr>
        <w:spacing w:line="480" w:lineRule="auto"/>
        <w:rPr>
          <w:b/>
          <w:i/>
        </w:rPr>
      </w:pPr>
      <w:r w:rsidRPr="00A52FA4">
        <w:rPr>
          <w:b/>
          <w:i/>
        </w:rPr>
        <w:t>Histone modifications</w:t>
      </w:r>
    </w:p>
    <w:p w14:paraId="3F6CCC31" w14:textId="6A00B551" w:rsidR="008A2827" w:rsidRDefault="00B4455E" w:rsidP="00B4455E">
      <w:pPr>
        <w:spacing w:line="480" w:lineRule="auto"/>
        <w:jc w:val="both"/>
      </w:pPr>
      <w:r w:rsidRPr="00E93EC6">
        <w:t>In eukaryotic cells, DNA is wrapped around a core of 8 histone proteins; two molecules of each of the four histone proteins H2A, H2B, H3 and H4 combine together to form a nucleosome, the most basic unit of chromatin</w:t>
      </w:r>
      <w:r w:rsidR="00866410">
        <w:t>.</w:t>
      </w:r>
      <w:r w:rsidRPr="00E93EC6">
        <w:t xml:space="preserve"> </w:t>
      </w:r>
      <w:r w:rsidR="00866410">
        <w:t>E</w:t>
      </w:r>
      <w:r w:rsidRPr="00E93EC6">
        <w:t>ach nucleosome is composed of 146 base pairs of DNA wrapped 1.65 times around the histone core. One molecule of the fifth histone protein, H1</w:t>
      </w:r>
      <w:r w:rsidR="00ED73DE" w:rsidRPr="00E93EC6">
        <w:t>,</w:t>
      </w:r>
      <w:r w:rsidRPr="00E93EC6">
        <w:t xml:space="preserve"> is bound to the DNA as it enters each </w:t>
      </w:r>
      <w:r w:rsidR="00ED73DE" w:rsidRPr="00E93EC6">
        <w:t>nucleosome</w:t>
      </w:r>
      <w:r w:rsidRPr="00E93EC6">
        <w:t xml:space="preserve"> core </w:t>
      </w:r>
      <w:r w:rsidR="00ED73DE" w:rsidRPr="00E93EC6">
        <w:t>particle</w:t>
      </w:r>
      <w:r w:rsidRPr="00E93EC6">
        <w:t xml:space="preserve"> </w:t>
      </w:r>
      <w:r w:rsidR="00ED73DE" w:rsidRPr="00E93EC6">
        <w:t xml:space="preserve">and is known as the linker histone. </w:t>
      </w:r>
      <w:r w:rsidRPr="00E93EC6">
        <w:t>Each nucleosome is the</w:t>
      </w:r>
      <w:r w:rsidR="00ED73DE" w:rsidRPr="00E93EC6">
        <w:t xml:space="preserve">n folded upon itself to form a </w:t>
      </w:r>
      <w:r w:rsidR="00F76A9A" w:rsidRPr="00E93EC6">
        <w:t xml:space="preserve">30nm </w:t>
      </w:r>
      <w:r w:rsidR="00ED73DE" w:rsidRPr="00E93EC6">
        <w:t>chromatin fibre</w:t>
      </w:r>
      <w:r w:rsidR="008A2827" w:rsidRPr="00E93EC6">
        <w:t xml:space="preserve"> </w:t>
      </w:r>
      <w:r w:rsidR="00C607B1" w:rsidRPr="00E93EC6">
        <w:t>which is then compacted progressively into larger fibres</w:t>
      </w:r>
      <w:r w:rsidR="00225222">
        <w:t xml:space="preserve"> </w:t>
      </w:r>
      <w:r w:rsidR="008A2827" w:rsidRPr="00E93EC6">
        <w:fldChar w:fldCharType="begin"/>
      </w:r>
      <w:r w:rsidR="003C7BAE">
        <w:instrText xml:space="preserve"> ADDIN EN.CITE &lt;EndNote&gt;&lt;Cite&gt;&lt;Author&gt;Venkatesh&lt;/Author&gt;&lt;Year&gt;2015&lt;/Year&gt;&lt;RecNum&gt;4725&lt;/RecNum&gt;&lt;DisplayText&gt;&lt;style face="superscript"&gt;31&lt;/style&gt;&lt;/DisplayText&gt;&lt;record&gt;&lt;rec-number&gt;4725&lt;/rec-number&gt;&lt;foreign-keys&gt;&lt;key app="EN" db-id="5xr50r906tz5f5e5zaf52d9uwefw0a55vavf" timestamp="1425375682"&gt;4725&lt;/key&gt;&lt;/foreign-keys&gt;&lt;ref-type name="Journal Article"&gt;17&lt;/ref-type&gt;&lt;contributors&gt;&lt;authors&gt;&lt;author&gt;Venkatesh, Swaminathan&lt;/author&gt;&lt;author&gt;Workman, Jerry L.&lt;/author&gt;&lt;/authors&gt;&lt;/contributors&gt;&lt;titles&gt;&lt;title&gt;Histone exchange, chromatin structure and the regulation of transcription&lt;/title&gt;&lt;secondary-title&gt;Nat Rev Mol Cell Biol&lt;/secondary-title&gt;&lt;/titles&gt;&lt;periodical&gt;&lt;full-title&gt;Nat Rev Mol Cell Biol&lt;/full-title&gt;&lt;/periodical&gt;&lt;pages&gt;178-189&lt;/pages&gt;&lt;volume&gt;16&lt;/volume&gt;&lt;number&gt;3&lt;/number&gt;&lt;dates&gt;&lt;year&gt;2015&lt;/year&gt;&lt;pub-dates&gt;&lt;date&gt;03//print&lt;/date&gt;&lt;/pub-dates&gt;&lt;/dates&gt;&lt;publisher&gt;Nature Publishing Group, a division of Macmillan Publishers Limited. All Rights Reserved.&lt;/publisher&gt;&lt;isbn&gt;1471-0072&lt;/isbn&gt;&lt;work-type&gt;Review&lt;/work-type&gt;&lt;urls&gt;&lt;related-urls&gt;&lt;url&gt;http://dx.doi.org/10.1038/nrm3941&lt;/url&gt;&lt;/related-urls&gt;&lt;/urls&gt;&lt;electronic-resource-num&gt;10.1038/nrm3941&lt;/electronic-resource-num&gt;&lt;/record&gt;&lt;/Cite&gt;&lt;/EndNote&gt;</w:instrText>
      </w:r>
      <w:r w:rsidR="008A2827" w:rsidRPr="00E93EC6">
        <w:fldChar w:fldCharType="separate"/>
      </w:r>
      <w:r w:rsidR="003C7BAE" w:rsidRPr="003C7BAE">
        <w:rPr>
          <w:noProof/>
          <w:vertAlign w:val="superscript"/>
        </w:rPr>
        <w:t>31</w:t>
      </w:r>
      <w:r w:rsidR="008A2827" w:rsidRPr="00E93EC6">
        <w:fldChar w:fldCharType="end"/>
      </w:r>
      <w:r w:rsidR="00C607B1" w:rsidRPr="00E93EC6">
        <w:t xml:space="preserve">. </w:t>
      </w:r>
      <w:r w:rsidR="008A2827" w:rsidRPr="00E93EC6">
        <w:t xml:space="preserve"> </w:t>
      </w:r>
      <w:r w:rsidR="00ED73DE" w:rsidRPr="00E93EC6">
        <w:t>The folding</w:t>
      </w:r>
      <w:r w:rsidR="00F76A9A" w:rsidRPr="00E93EC6">
        <w:t xml:space="preserve"> of the chromatin</w:t>
      </w:r>
      <w:r w:rsidR="00ED73DE" w:rsidRPr="00E93EC6">
        <w:t xml:space="preserve"> is necessary to reduce the effective size of DNA but it has now become clear that the histones also play a critical role in regulating gene expression. </w:t>
      </w:r>
      <w:r w:rsidR="00DF31EF" w:rsidRPr="00E93EC6">
        <w:t xml:space="preserve">Histone proteins contain 2 domains, a globular domain and an N terminal tail domain. The unstructured histone tails are subject to modifications including acetylation, </w:t>
      </w:r>
      <w:r w:rsidR="00DF31EF" w:rsidRPr="00E93EC6">
        <w:lastRenderedPageBreak/>
        <w:t>methylation</w:t>
      </w:r>
      <w:r w:rsidR="004826DD">
        <w:t>,</w:t>
      </w:r>
      <w:r w:rsidR="00DF31EF" w:rsidRPr="00E93EC6">
        <w:t xml:space="preserve"> ubiquitination</w:t>
      </w:r>
      <w:r w:rsidR="004826DD">
        <w:t>,</w:t>
      </w:r>
      <w:r w:rsidR="00DF31EF" w:rsidRPr="00E93EC6">
        <w:t xml:space="preserve"> </w:t>
      </w:r>
      <w:r w:rsidR="004826DD" w:rsidRPr="00E93EC6">
        <w:t xml:space="preserve">phosphorylation and </w:t>
      </w:r>
      <w:r w:rsidR="004826DD">
        <w:t xml:space="preserve">attachment of </w:t>
      </w:r>
      <w:r w:rsidR="004826DD" w:rsidRPr="004826DD">
        <w:t xml:space="preserve">Small Ubiquitin-like Modifier </w:t>
      </w:r>
      <w:r w:rsidR="004826DD">
        <w:t>protein</w:t>
      </w:r>
      <w:r w:rsidR="003618D3">
        <w:t>s</w:t>
      </w:r>
      <w:r w:rsidR="004826DD">
        <w:t xml:space="preserve"> (</w:t>
      </w:r>
      <w:r w:rsidR="00BA1A91" w:rsidRPr="00E93EC6">
        <w:t>SUMOylation</w:t>
      </w:r>
      <w:r w:rsidR="004826DD">
        <w:t>)</w:t>
      </w:r>
      <w:r w:rsidR="00225222">
        <w:t xml:space="preserve"> </w:t>
      </w:r>
      <w:r w:rsidR="00BA1A91" w:rsidRPr="00E93EC6">
        <w:fldChar w:fldCharType="begin"/>
      </w:r>
      <w:r w:rsidR="005244F2">
        <w:instrText xml:space="preserve"> ADDIN EN.CITE &lt;EndNote&gt;&lt;Cite&gt;&lt;Author&gt;Turner&lt;/Author&gt;&lt;Year&gt;2000&lt;/Year&gt;&lt;RecNum&gt;1854&lt;/RecNum&gt;&lt;DisplayText&gt;&lt;style face="superscript"&gt;32&lt;/style&gt;&lt;/DisplayText&gt;&lt;record&gt;&lt;rec-number&gt;1854&lt;/rec-number&gt;&lt;foreign-keys&gt;&lt;key app="EN" db-id="5xr50r906tz5f5e5zaf52d9uwefw0a55vavf" timestamp="0"&gt;1854&lt;/key&gt;&lt;/foreign-keys&gt;&lt;ref-type name="Journal Article"&gt;17&lt;/ref-type&gt;&lt;contributors&gt;&lt;authors&gt;&lt;author&gt;Turner, B. M.&lt;/author&gt;&lt;/authors&gt;&lt;/contributors&gt;&lt;auth-address&gt;Chromatin and Gene Expression Group, Anatomy Department University of Birmingham Medical School, Birmingham B15 2TT, UK. b.m.turner@bham.ac.uk&lt;/auth-address&gt;&lt;titles&gt;&lt;title&gt;Histone acetylation and an epigenetic code&lt;/title&gt;&lt;secondary-title&gt;Bioessays&lt;/secondary-title&gt;&lt;/titles&gt;&lt;periodical&gt;&lt;full-title&gt;BioEssays&lt;/full-title&gt;&lt;/periodical&gt;&lt;pages&gt;836-845&lt;/pages&gt;&lt;volume&gt;22&lt;/volume&gt;&lt;number&gt;9&lt;/number&gt;&lt;reprint-edition&gt;NOT IN FILE&lt;/reprint-edition&gt;&lt;keywords&gt;&lt;keyword&gt;Acetylation&lt;/keyword&gt;&lt;keyword&gt;Chromatin&lt;/keyword&gt;&lt;keyword&gt;Enzymes&lt;/keyword&gt;&lt;keyword&gt;epigenetic&lt;/keyword&gt;&lt;keyword&gt;EXPRESSION&lt;/keyword&gt;&lt;keyword&gt;Gene Expression&lt;/keyword&gt;&lt;keyword&gt;Gene Expression Regulation&lt;/keyword&gt;&lt;keyword&gt;GENE-EXPRESSION&lt;/keyword&gt;&lt;keyword&gt;genetics&lt;/keyword&gt;&lt;keyword&gt;Genome&lt;/keyword&gt;&lt;keyword&gt;Histones&lt;/keyword&gt;&lt;keyword&gt;Lysine&lt;/keyword&gt;&lt;keyword&gt;metabolism&lt;/keyword&gt;&lt;keyword&gt;Mitosis&lt;/keyword&gt;&lt;keyword&gt;Nucleosomes&lt;/keyword&gt;&lt;keyword&gt;Proteins&lt;/keyword&gt;&lt;keyword&gt;Role&lt;/keyword&gt;&lt;keyword&gt;Substrate Specificity&lt;/keyword&gt;&lt;keyword&gt;TRANSCRIPTION&lt;/keyword&gt;&lt;/keywords&gt;&lt;dates&gt;&lt;year&gt;2000&lt;/year&gt;&lt;/dates&gt;&lt;urls&gt;&lt;related-urls&gt;&lt;url&gt;PM:10944586&lt;/url&gt;&lt;/related-urls&gt;&lt;/urls&gt;&lt;/record&gt;&lt;/Cite&gt;&lt;/EndNote&gt;</w:instrText>
      </w:r>
      <w:r w:rsidR="00BA1A91" w:rsidRPr="00E93EC6">
        <w:fldChar w:fldCharType="separate"/>
      </w:r>
      <w:r w:rsidR="003C7BAE" w:rsidRPr="003C7BAE">
        <w:rPr>
          <w:noProof/>
          <w:vertAlign w:val="superscript"/>
        </w:rPr>
        <w:t>32</w:t>
      </w:r>
      <w:r w:rsidR="00BA1A91" w:rsidRPr="00E93EC6">
        <w:fldChar w:fldCharType="end"/>
      </w:r>
      <w:r w:rsidR="00DF31EF" w:rsidRPr="00E93EC6">
        <w:t xml:space="preserve">. </w:t>
      </w:r>
      <w:r w:rsidR="00BA1A91" w:rsidRPr="00E93EC6">
        <w:t>Histone modification can directly affect chromatin structure and also provide binding sites for proteins involved in gene regulation.</w:t>
      </w:r>
      <w:r w:rsidR="00C607B1" w:rsidRPr="00E93EC6">
        <w:t xml:space="preserve"> </w:t>
      </w:r>
      <w:r w:rsidR="00BA1A91" w:rsidRPr="00E93EC6">
        <w:t>Together, histone modifications and DNA methylation control chromatin structure and therefore the accessibility and functional role of the underlying DNA sequence</w:t>
      </w:r>
      <w:r w:rsidR="00225222">
        <w:t xml:space="preserve"> </w:t>
      </w:r>
      <w:r w:rsidR="00F76A9A" w:rsidRPr="00E93EC6">
        <w:fldChar w:fldCharType="begin"/>
      </w:r>
      <w:r w:rsidR="003C7BAE">
        <w:instrText xml:space="preserve"> ADDIN EN.CITE &lt;EndNote&gt;&lt;Cite&gt;&lt;Author&gt;Cedar&lt;/Author&gt;&lt;Year&gt;2009&lt;/Year&gt;&lt;RecNum&gt;4724&lt;/RecNum&gt;&lt;DisplayText&gt;&lt;style face="superscript"&gt;33&lt;/style&gt;&lt;/DisplayText&gt;&lt;record&gt;&lt;rec-number&gt;4724&lt;/rec-number&gt;&lt;foreign-keys&gt;&lt;key app="EN" db-id="5xr50r906tz5f5e5zaf52d9uwefw0a55vavf" timestamp="1425374359"&gt;4724&lt;/key&gt;&lt;/foreign-keys&gt;&lt;ref-type name="Journal Article"&gt;17&lt;/ref-type&gt;&lt;contributors&gt;&lt;authors&gt;&lt;author&gt;Cedar, Howard&lt;/author&gt;&lt;author&gt;Bergman, Yehudit&lt;/author&gt;&lt;/authors&gt;&lt;/contributors&gt;&lt;titles&gt;&lt;title&gt;Linking DNA methylation and histone modification: patterns and paradigms&lt;/title&gt;&lt;secondary-title&gt;Nat Rev Genet&lt;/secondary-title&gt;&lt;/titles&gt;&lt;periodical&gt;&lt;full-title&gt;Nat Rev Genet&lt;/full-title&gt;&lt;/periodical&gt;&lt;pages&gt;295-304&lt;/pages&gt;&lt;volume&gt;10&lt;/volume&gt;&lt;number&gt;5&lt;/number&gt;&lt;dates&gt;&lt;year&gt;2009&lt;/year&gt;&lt;pub-dates&gt;&lt;date&gt;05//print&lt;/date&gt;&lt;/pub-dates&gt;&lt;/dates&gt;&lt;publisher&gt;Nature Publishing Group&lt;/publisher&gt;&lt;isbn&gt;1471-0056&lt;/isbn&gt;&lt;work-type&gt;10.1038/nrg2540&lt;/work-type&gt;&lt;urls&gt;&lt;related-urls&gt;&lt;url&gt;http://dx.doi.org/10.1038/nrg2540&lt;/url&gt;&lt;/related-urls&gt;&lt;/urls&gt;&lt;/record&gt;&lt;/Cite&gt;&lt;/EndNote&gt;</w:instrText>
      </w:r>
      <w:r w:rsidR="00F76A9A" w:rsidRPr="00E93EC6">
        <w:fldChar w:fldCharType="separate"/>
      </w:r>
      <w:r w:rsidR="003C7BAE" w:rsidRPr="003C7BAE">
        <w:rPr>
          <w:noProof/>
          <w:vertAlign w:val="superscript"/>
        </w:rPr>
        <w:t>33</w:t>
      </w:r>
      <w:r w:rsidR="00F76A9A" w:rsidRPr="00E93EC6">
        <w:fldChar w:fldCharType="end"/>
      </w:r>
      <w:r w:rsidR="00F76A9A" w:rsidRPr="00E93EC6">
        <w:t xml:space="preserve">. </w:t>
      </w:r>
    </w:p>
    <w:p w14:paraId="1BB00CCF" w14:textId="77777777" w:rsidR="003618D3" w:rsidRPr="00E93EC6" w:rsidRDefault="003618D3" w:rsidP="00B4455E">
      <w:pPr>
        <w:spacing w:line="480" w:lineRule="auto"/>
        <w:jc w:val="both"/>
      </w:pPr>
    </w:p>
    <w:p w14:paraId="7AD3218B" w14:textId="4183077C" w:rsidR="00ED73DE" w:rsidRPr="00A52FA4" w:rsidRDefault="008A2827" w:rsidP="00B4455E">
      <w:pPr>
        <w:spacing w:line="480" w:lineRule="auto"/>
        <w:jc w:val="both"/>
        <w:rPr>
          <w:b/>
          <w:i/>
        </w:rPr>
      </w:pPr>
      <w:r w:rsidRPr="00A52FA4">
        <w:rPr>
          <w:b/>
          <w:i/>
        </w:rPr>
        <w:t>Non-coding RNA</w:t>
      </w:r>
      <w:r w:rsidR="00B91A9E">
        <w:rPr>
          <w:b/>
          <w:i/>
        </w:rPr>
        <w:t>s</w:t>
      </w:r>
    </w:p>
    <w:p w14:paraId="10BAD932" w14:textId="12982C19" w:rsidR="00ED73DE" w:rsidRPr="00E93EC6" w:rsidRDefault="00CB236D" w:rsidP="00B4455E">
      <w:pPr>
        <w:spacing w:line="480" w:lineRule="auto"/>
        <w:jc w:val="both"/>
      </w:pPr>
      <w:r w:rsidRPr="00E93EC6">
        <w:t>The ENCODE project has shown that</w:t>
      </w:r>
      <w:r w:rsidR="004826DD">
        <w:t>,</w:t>
      </w:r>
      <w:r w:rsidRPr="00E93EC6">
        <w:t xml:space="preserve"> although only 1-2% of the genome encodes for proteins</w:t>
      </w:r>
      <w:r w:rsidR="004826DD">
        <w:t>,</w:t>
      </w:r>
      <w:r w:rsidRPr="00E93EC6">
        <w:t xml:space="preserve"> </w:t>
      </w:r>
      <w:r w:rsidR="004826DD" w:rsidRPr="00E93EC6">
        <w:t xml:space="preserve">over 74% of the eukaryotic genome </w:t>
      </w:r>
      <w:r w:rsidR="004826DD">
        <w:t>has functional elements</w:t>
      </w:r>
      <w:r w:rsidR="00225222">
        <w:t xml:space="preserve"> </w:t>
      </w:r>
      <w:r w:rsidR="00FD153D" w:rsidRPr="00E93EC6">
        <w:fldChar w:fldCharType="begin">
          <w:fldData xml:space="preserve">PEVuZE5vdGU+PENpdGU+PEF1dGhvcj5EamViYWxpPC9BdXRob3I+PFllYXI+MjAxMjwvWWVhcj48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</w:fldData>
        </w:fldChar>
      </w:r>
      <w:r w:rsidR="003C7BAE">
        <w:instrText xml:space="preserve"> ADDIN EN.CITE </w:instrText>
      </w:r>
      <w:r w:rsidR="003C7BAE">
        <w:fldChar w:fldCharType="begin">
          <w:fldData xml:space="preserve">PEVuZE5vdGU+PENpdGU+PEF1dGhvcj5EamViYWxpPC9BdXRob3I+PFllYXI+MjAxMjwvWWVhcj48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</w:fldData>
        </w:fldChar>
      </w:r>
      <w:r w:rsidR="003C7BAE">
        <w:instrText xml:space="preserve"> ADDIN EN.CITE.DATA </w:instrText>
      </w:r>
      <w:r w:rsidR="003C7BAE">
        <w:fldChar w:fldCharType="end"/>
      </w:r>
      <w:r w:rsidR="00FD153D" w:rsidRPr="00E93EC6">
        <w:fldChar w:fldCharType="separate"/>
      </w:r>
      <w:r w:rsidR="003C7BAE" w:rsidRPr="003C7BAE">
        <w:rPr>
          <w:noProof/>
          <w:vertAlign w:val="superscript"/>
        </w:rPr>
        <w:t>34</w:t>
      </w:r>
      <w:r w:rsidR="00FD153D" w:rsidRPr="00E93EC6">
        <w:fldChar w:fldCharType="end"/>
      </w:r>
      <w:r w:rsidRPr="00E93EC6">
        <w:t xml:space="preserve">. </w:t>
      </w:r>
      <w:r w:rsidR="00FD153D" w:rsidRPr="00E93EC6">
        <w:t xml:space="preserve"> RNAs </w:t>
      </w:r>
      <w:r w:rsidR="0014030C">
        <w:t xml:space="preserve">arising from these functional elements that are not </w:t>
      </w:r>
      <w:r w:rsidR="0014030C" w:rsidRPr="00E93EC6">
        <w:t xml:space="preserve">transcribed </w:t>
      </w:r>
      <w:r w:rsidR="00FD153D" w:rsidRPr="00E93EC6">
        <w:t>have been termed non-coding RNAs (ncRNAs)</w:t>
      </w:r>
      <w:r w:rsidR="0014030C">
        <w:t>.</w:t>
      </w:r>
      <w:r w:rsidR="00FD153D" w:rsidRPr="00E93EC6">
        <w:t xml:space="preserve"> </w:t>
      </w:r>
      <w:r w:rsidR="0014030C">
        <w:t>They</w:t>
      </w:r>
      <w:r w:rsidR="0014030C" w:rsidRPr="00E93EC6">
        <w:t xml:space="preserve"> </w:t>
      </w:r>
      <w:r w:rsidR="00FD153D" w:rsidRPr="00E93EC6">
        <w:t xml:space="preserve">can be grouped into two classes; long ncRNAs </w:t>
      </w:r>
      <w:r w:rsidR="0014030C">
        <w:t>(</w:t>
      </w:r>
      <w:r w:rsidR="00FD153D" w:rsidRPr="00E93EC6">
        <w:t>those longer than 200 nucleotides</w:t>
      </w:r>
      <w:r w:rsidR="0014030C">
        <w:t>)</w:t>
      </w:r>
      <w:r w:rsidR="00FD153D" w:rsidRPr="00E93EC6">
        <w:t xml:space="preserve"> and short ncRNAs </w:t>
      </w:r>
      <w:r w:rsidR="0014030C">
        <w:t>(</w:t>
      </w:r>
      <w:r w:rsidR="00FD153D" w:rsidRPr="00E93EC6">
        <w:t>those less than 200 nucleotides</w:t>
      </w:r>
      <w:r w:rsidR="0014030C">
        <w:t>,</w:t>
      </w:r>
      <w:r w:rsidR="00FD153D" w:rsidRPr="00E93EC6">
        <w:t xml:space="preserve"> </w:t>
      </w:r>
      <w:r w:rsidR="0014030C" w:rsidRPr="00E93EC6">
        <w:t>includ</w:t>
      </w:r>
      <w:r w:rsidR="0014030C">
        <w:t>ing</w:t>
      </w:r>
      <w:r w:rsidR="0014030C" w:rsidRPr="00E93EC6">
        <w:t xml:space="preserve"> </w:t>
      </w:r>
      <w:r w:rsidR="00FD153D" w:rsidRPr="00E93EC6">
        <w:t>the microRNAs (miRNAs), small interfering RNAs (siRNAs) and PIWI-interacting RNAs (piRNAs)</w:t>
      </w:r>
      <w:r w:rsidR="0014030C">
        <w:t>)</w:t>
      </w:r>
      <w:r w:rsidR="00225222">
        <w:t xml:space="preserve"> </w:t>
      </w:r>
      <w:r w:rsidR="009B6E4B" w:rsidRPr="00E93EC6">
        <w:fldChar w:fldCharType="begin"/>
      </w:r>
      <w:r w:rsidR="003C7BAE">
        <w:instrText xml:space="preserve"> ADDIN EN.CITE &lt;EndNote&gt;&lt;Cite&gt;&lt;Author&gt;Morris&lt;/Author&gt;&lt;Year&gt;2014&lt;/Year&gt;&lt;RecNum&gt;4727&lt;/RecNum&gt;&lt;DisplayText&gt;&lt;style face="superscript"&gt;35&lt;/style&gt;&lt;/DisplayText&gt;&lt;record&gt;&lt;rec-number&gt;4727&lt;/rec-number&gt;&lt;foreign-keys&gt;&lt;key app="EN" db-id="5xr50r906tz5f5e5zaf52d9uwefw0a55vavf" timestamp="1425376790"&gt;4727&lt;/key&gt;&lt;/foreign-keys&gt;&lt;ref-type name="Journal Article"&gt;17&lt;/ref-type&gt;&lt;contributors&gt;&lt;authors&gt;&lt;author&gt;Morris, Kevin V.&lt;/author&gt;&lt;author&gt;Mattick, John S.&lt;/author&gt;&lt;/authors&gt;&lt;/contributors&gt;&lt;titles&gt;&lt;title&gt;The rise of regulatory RNA&lt;/title&gt;&lt;secondary-title&gt;Nat Rev Genet&lt;/secondary-title&gt;&lt;/titles&gt;&lt;periodical&gt;&lt;full-title&gt;Nat Rev Genet&lt;/full-title&gt;&lt;/periodical&gt;&lt;pages&gt;423-437&lt;/pages&gt;&lt;volume&gt;15&lt;/volume&gt;&lt;number&gt;6&lt;/number&gt;&lt;dates&gt;&lt;year&gt;2014&lt;/year&gt;&lt;pub-dates&gt;&lt;date&gt;06//print&lt;/date&gt;&lt;/pub-dates&gt;&lt;/dates&gt;&lt;publisher&gt;Nature Publishing Group, a division of Macmillan Publishers Limited. All Rights Reserved.&lt;/publisher&gt;&lt;isbn&gt;1471-0056&lt;/isbn&gt;&lt;work-type&gt;Perspectives&lt;/work-type&gt;&lt;urls&gt;&lt;related-urls&gt;&lt;url&gt;http://dx.doi.org/10.1038/nrg3722&lt;/url&gt;&lt;/related-urls&gt;&lt;/urls&gt;&lt;electronic-resource-num&gt;10.1038/nrg3722&lt;/electronic-resource-num&gt;&lt;/record&gt;&lt;/Cite&gt;&lt;/EndNote&gt;</w:instrText>
      </w:r>
      <w:r w:rsidR="009B6E4B" w:rsidRPr="00E93EC6">
        <w:fldChar w:fldCharType="separate"/>
      </w:r>
      <w:r w:rsidR="003C7BAE" w:rsidRPr="003C7BAE">
        <w:rPr>
          <w:noProof/>
          <w:vertAlign w:val="superscript"/>
        </w:rPr>
        <w:t>35</w:t>
      </w:r>
      <w:r w:rsidR="009B6E4B" w:rsidRPr="00E93EC6">
        <w:fldChar w:fldCharType="end"/>
      </w:r>
      <w:r w:rsidR="009B6E4B" w:rsidRPr="00E93EC6">
        <w:t xml:space="preserve">. </w:t>
      </w:r>
      <w:r w:rsidR="00FD153D" w:rsidRPr="00E93EC6">
        <w:t xml:space="preserve"> </w:t>
      </w:r>
      <w:r w:rsidR="009B6E4B" w:rsidRPr="00E93EC6">
        <w:t>The ncRNAs are central components of the transcriptional regulation machinery of the cell. Short ncRNAs can induce mRNA degradation</w:t>
      </w:r>
      <w:r w:rsidR="00603E67" w:rsidRPr="00E93EC6">
        <w:t xml:space="preserve"> </w:t>
      </w:r>
      <w:r w:rsidR="009B6E4B" w:rsidRPr="00E93EC6">
        <w:t xml:space="preserve">or translational repression </w:t>
      </w:r>
      <w:r w:rsidR="00603E67" w:rsidRPr="00E93EC6">
        <w:t>and when targeted to the promoter region of a gene can induce both DNA methylation and repressive histone modifications</w:t>
      </w:r>
      <w:r w:rsidR="00225222">
        <w:t xml:space="preserve"> </w:t>
      </w:r>
      <w:r w:rsidR="0092006F" w:rsidRPr="00E93EC6">
        <w:fldChar w:fldCharType="begin"/>
      </w:r>
      <w:r w:rsidR="003C7BAE">
        <w:instrText xml:space="preserve"> ADDIN EN.CITE &lt;EndNote&gt;&lt;Cite&gt;&lt;Author&gt;Hawkins&lt;/Author&gt;&lt;Year&gt;2009&lt;/Year&gt;&lt;RecNum&gt;4730&lt;/RecNum&gt;&lt;DisplayText&gt;&lt;style face="superscript"&gt;36&lt;/style&gt;&lt;/DisplayText&gt;&lt;record&gt;&lt;rec-number&gt;4730&lt;/rec-number&gt;&lt;foreign-keys&gt;&lt;key app="EN" db-id="5xr50r906tz5f5e5zaf52d9uwefw0a55vavf" timestamp="1425380123"&gt;4730&lt;/key&gt;&lt;/foreign-keys&gt;&lt;ref-type name="Journal Article"&gt;17&lt;/ref-type&gt;&lt;contributors&gt;&lt;authors&gt;&lt;author&gt;Hawkins, Peter G.&lt;/author&gt;&lt;author&gt;Santoso, Sharon&lt;/author&gt;&lt;author&gt;Adams, Christopher&lt;/author&gt;&lt;author&gt;Anest, Vasiliki&lt;/author&gt;&lt;author&gt;Morris, Kevin V.&lt;/author&gt;&lt;/authors&gt;&lt;/contributors&gt;&lt;titles&gt;&lt;title&gt;Promoter targeted small RNAs induce long-term transcriptional gene silencing in human cells&lt;/title&gt;&lt;secondary-title&gt;Nucleic Acids Research&lt;/secondary-title&gt;&lt;/titles&gt;&lt;periodical&gt;&lt;full-title&gt;Nucleic Acids Research&lt;/full-title&gt;&lt;/periodical&gt;&lt;dates&gt;&lt;year&gt;2009&lt;/year&gt;&lt;pub-dates&gt;&lt;date&gt;March 20, 2009&lt;/date&gt;&lt;/pub-dates&gt;&lt;/dates&gt;&lt;urls&gt;&lt;related-urls&gt;&lt;url&gt;http://nar.oxfordjournals.org/content/early/2009/03/20/nar.gkp127.abstract&lt;/url&gt;&lt;/related-urls&gt;&lt;/urls&gt;&lt;electronic-resource-num&gt;10.1093/nar/gkp127&lt;/electronic-resource-num&gt;&lt;/record&gt;&lt;/Cite&gt;&lt;/EndNote&gt;</w:instrText>
      </w:r>
      <w:r w:rsidR="0092006F" w:rsidRPr="00E93EC6">
        <w:fldChar w:fldCharType="separate"/>
      </w:r>
      <w:r w:rsidR="003C7BAE" w:rsidRPr="003C7BAE">
        <w:rPr>
          <w:noProof/>
          <w:vertAlign w:val="superscript"/>
        </w:rPr>
        <w:t>36</w:t>
      </w:r>
      <w:r w:rsidR="0092006F" w:rsidRPr="00E93EC6">
        <w:fldChar w:fldCharType="end"/>
      </w:r>
      <w:r w:rsidR="0092006F" w:rsidRPr="00E93EC6">
        <w:t>. Large ncRNAs such as Xist, which plays a pivotal role in X chromosome inactivation, act by coating large regions of a chromosome creating repressive domains</w:t>
      </w:r>
      <w:r w:rsidR="00225222">
        <w:t xml:space="preserve"> </w:t>
      </w:r>
      <w:r w:rsidR="00F07386" w:rsidRPr="00E93EC6">
        <w:fldChar w:fldCharType="begin"/>
      </w:r>
      <w:r w:rsidR="003C7BAE">
        <w:instrText xml:space="preserve"> ADDIN EN.CITE &lt;EndNote&gt;&lt;Cite&gt;&lt;Author&gt;Reik&lt;/Author&gt;&lt;Year&gt;2005&lt;/Year&gt;&lt;RecNum&gt;4731&lt;/RecNum&gt;&lt;DisplayText&gt;&lt;style face="superscript"&gt;37, 38&lt;/style&gt;&lt;/DisplayText&gt;&lt;record&gt;&lt;rec-number&gt;4731&lt;/rec-number&gt;&lt;foreign-keys&gt;&lt;key app="EN" db-id="5xr50r906tz5f5e5zaf52d9uwefw0a55vavf" timestamp="1425380465"&gt;4731&lt;/key&gt;&lt;/foreign-keys&gt;&lt;ref-type name="Journal Article"&gt;17&lt;/ref-type&gt;&lt;contributors&gt;&lt;authors&gt;&lt;author&gt;Reik, Wolf&lt;/author&gt;&lt;author&gt;Lewis, Annabelle&lt;/author&gt;&lt;/authors&gt;&lt;/contributors&gt;&lt;titles&gt;&lt;title&gt;Co-evolution of X-chromosome inactivation and imprinting in mammals&lt;/title&gt;&lt;secondary-title&gt;Nat Rev Genet&lt;/secondary-title&gt;&lt;/titles&gt;&lt;periodical&gt;&lt;full-title&gt;Nat Rev Genet&lt;/full-title&gt;&lt;/periodical&gt;&lt;pages&gt;403-410&lt;/pages&gt;&lt;volume&gt;6&lt;/volume&gt;&lt;number&gt;5&lt;/number&gt;&lt;dates&gt;&lt;year&gt;2005&lt;/year&gt;&lt;pub-dates&gt;&lt;date&gt;05//print&lt;/date&gt;&lt;/pub-dates&gt;&lt;/dates&gt;&lt;isbn&gt;1471-0056&lt;/isbn&gt;&lt;work-type&gt;10.1038/nrg1602&lt;/work-type&gt;&lt;urls&gt;&lt;related-urls&gt;&lt;url&gt;http://dx.doi.org/10.1038/nrg1602&lt;/url&gt;&lt;/related-urls&gt;&lt;/urls&gt;&lt;/record&gt;&lt;/Cite&gt;&lt;Cite&gt;&lt;Author&gt;Mercer&lt;/Author&gt;&lt;Year&gt;2009&lt;/Year&gt;&lt;RecNum&gt;4732&lt;/RecNum&gt;&lt;record&gt;&lt;rec-number&gt;4732&lt;/rec-number&gt;&lt;foreign-keys&gt;&lt;key app="EN" db-id="5xr50r906tz5f5e5zaf52d9uwefw0a55vavf" timestamp="1425380532"&gt;4732&lt;/key&gt;&lt;/foreign-keys&gt;&lt;ref-type name="Journal Article"&gt;17&lt;/ref-type&gt;&lt;contributors&gt;&lt;authors&gt;&lt;author&gt;Mercer, Tim R.&lt;/author&gt;&lt;author&gt;Dinger, Marcel E.&lt;/author&gt;&lt;author&gt;Mattick, John S.&lt;/author&gt;&lt;/authors&gt;&lt;/contributors&gt;&lt;titles&gt;&lt;title&gt;Long non-coding RNAs: insights into functions&lt;/title&gt;&lt;secondary-title&gt;Nat Rev Genet&lt;/secondary-title&gt;&lt;/titles&gt;&lt;periodical&gt;&lt;full-title&gt;Nat Rev Genet&lt;/full-title&gt;&lt;/periodical&gt;&lt;pages&gt;155-159&lt;/pages&gt;&lt;volume&gt;10&lt;/volume&gt;&lt;number&gt;3&lt;/number&gt;&lt;dates&gt;&lt;year&gt;2009&lt;/year&gt;&lt;pub-dates&gt;&lt;date&gt;03//print&lt;/date&gt;&lt;/pub-dates&gt;&lt;/dates&gt;&lt;publisher&gt;Nature Publishing Group&lt;/publisher&gt;&lt;isbn&gt;1471-0056&lt;/isbn&gt;&lt;work-type&gt;10.1038/nrg2521&lt;/work-type&gt;&lt;urls&gt;&lt;related-urls&gt;&lt;url&gt;http://dx.doi.org/10.1038/nrg2521&lt;/url&gt;&lt;/related-urls&gt;&lt;/urls&gt;&lt;/record&gt;&lt;/Cite&gt;&lt;/EndNote&gt;</w:instrText>
      </w:r>
      <w:r w:rsidR="00F07386" w:rsidRPr="00E93EC6">
        <w:fldChar w:fldCharType="separate"/>
      </w:r>
      <w:r w:rsidR="003C7BAE" w:rsidRPr="003C7BAE">
        <w:rPr>
          <w:noProof/>
          <w:vertAlign w:val="superscript"/>
        </w:rPr>
        <w:t>37, 38</w:t>
      </w:r>
      <w:r w:rsidR="00F07386" w:rsidRPr="00E93EC6">
        <w:fldChar w:fldCharType="end"/>
      </w:r>
      <w:r w:rsidR="00F07386" w:rsidRPr="00E93EC6">
        <w:t xml:space="preserve">. </w:t>
      </w:r>
    </w:p>
    <w:p w14:paraId="4849E742" w14:textId="77777777" w:rsidR="00F07386" w:rsidRPr="00E93EC6" w:rsidRDefault="00F07386" w:rsidP="00B4455E">
      <w:pPr>
        <w:spacing w:line="480" w:lineRule="auto"/>
        <w:jc w:val="both"/>
      </w:pPr>
    </w:p>
    <w:p w14:paraId="1F9CD480" w14:textId="3858F8B4" w:rsidR="009B6E4B" w:rsidRPr="00A52FA4" w:rsidRDefault="00F07386" w:rsidP="00B4455E">
      <w:pPr>
        <w:spacing w:line="480" w:lineRule="auto"/>
        <w:jc w:val="both"/>
        <w:rPr>
          <w:b/>
          <w:sz w:val="28"/>
          <w:szCs w:val="28"/>
        </w:rPr>
      </w:pPr>
      <w:r w:rsidRPr="00A52FA4">
        <w:rPr>
          <w:b/>
          <w:sz w:val="28"/>
          <w:szCs w:val="28"/>
        </w:rPr>
        <w:t>Early life nutrition and the epigenome</w:t>
      </w:r>
    </w:p>
    <w:p w14:paraId="5E90ED3E" w14:textId="7471555C" w:rsidR="009B6E4B" w:rsidRDefault="003618D3" w:rsidP="00B4455E">
      <w:pPr>
        <w:spacing w:line="480" w:lineRule="auto"/>
        <w:jc w:val="both"/>
      </w:pPr>
      <w:r>
        <w:t>O</w:t>
      </w:r>
      <w:r w:rsidRPr="00E93EC6">
        <w:t xml:space="preserve">riginally </w:t>
      </w:r>
      <w:r>
        <w:t>i</w:t>
      </w:r>
      <w:r w:rsidR="004826DD">
        <w:t xml:space="preserve">t </w:t>
      </w:r>
      <w:r w:rsidR="00380FE5" w:rsidRPr="00E93EC6">
        <w:t xml:space="preserve">was thought </w:t>
      </w:r>
      <w:r>
        <w:t xml:space="preserve">that, once </w:t>
      </w:r>
      <w:r w:rsidRPr="00E93EC6">
        <w:t>established in the blastocyst</w:t>
      </w:r>
      <w:r>
        <w:t>,</w:t>
      </w:r>
      <w:r w:rsidRPr="00E93EC6">
        <w:t xml:space="preserve"> </w:t>
      </w:r>
      <w:r w:rsidR="004826DD" w:rsidRPr="00E93EC6">
        <w:t xml:space="preserve">DNA methylation </w:t>
      </w:r>
      <w:r w:rsidR="004826DD">
        <w:t>is</w:t>
      </w:r>
      <w:r w:rsidR="00380FE5" w:rsidRPr="00E93EC6">
        <w:t xml:space="preserve"> largely maintained throughout the life-course. However, there is now growing evidence that the epigenome is </w:t>
      </w:r>
      <w:r w:rsidR="0014030C">
        <w:t xml:space="preserve">particularly </w:t>
      </w:r>
      <w:r w:rsidR="00380FE5" w:rsidRPr="00E93EC6">
        <w:t xml:space="preserve">susceptible to a number of environmental factors </w:t>
      </w:r>
      <w:r w:rsidR="00380FE5" w:rsidRPr="00E93EC6">
        <w:lastRenderedPageBreak/>
        <w:t xml:space="preserve">during the prenatal and early postnatal periods and that changes during this time can </w:t>
      </w:r>
      <w:r w:rsidR="009905D4" w:rsidRPr="00E93EC6">
        <w:t>lead</w:t>
      </w:r>
      <w:r w:rsidR="00380FE5" w:rsidRPr="00E93EC6">
        <w:t xml:space="preserve"> to long-term phenotypic </w:t>
      </w:r>
      <w:r w:rsidR="004826DD">
        <w:t>alterations</w:t>
      </w:r>
      <w:r w:rsidR="004826DD" w:rsidRPr="00E93EC6">
        <w:t xml:space="preserve"> </w:t>
      </w:r>
      <w:r w:rsidR="00380FE5" w:rsidRPr="00E93EC6">
        <w:t xml:space="preserve">in the offspring. </w:t>
      </w:r>
      <w:r w:rsidR="00596A06" w:rsidRPr="00E93EC6">
        <w:t xml:space="preserve"> </w:t>
      </w:r>
    </w:p>
    <w:p w14:paraId="72B75F2E" w14:textId="77777777" w:rsidR="003618D3" w:rsidRPr="00E93EC6" w:rsidRDefault="003618D3" w:rsidP="00B4455E">
      <w:pPr>
        <w:spacing w:line="480" w:lineRule="auto"/>
        <w:jc w:val="both"/>
      </w:pPr>
    </w:p>
    <w:p w14:paraId="537E145D" w14:textId="23ECFDB8" w:rsidR="00A642DA" w:rsidRDefault="0014030C" w:rsidP="0019574E">
      <w:pPr>
        <w:spacing w:line="480" w:lineRule="auto"/>
        <w:jc w:val="both"/>
        <w:rPr>
          <w:rFonts w:cs="Times New Roman"/>
        </w:rPr>
      </w:pPr>
      <w:r>
        <w:t>A clear</w:t>
      </w:r>
      <w:r w:rsidR="00596A06" w:rsidRPr="00E93EC6">
        <w:t xml:space="preserve"> example of how nutrition can alter phenotype through the altered epigenetic regulation of genes is seen in studies of the honeybee.  Female larvae fed on Royal Jelly </w:t>
      </w:r>
      <w:r>
        <w:t xml:space="preserve">for 6 days </w:t>
      </w:r>
      <w:r w:rsidR="00596A06" w:rsidRPr="00E93EC6">
        <w:t>develop into fertile queen bees</w:t>
      </w:r>
      <w:r w:rsidR="004826DD">
        <w:t>,</w:t>
      </w:r>
      <w:r w:rsidR="00596A06" w:rsidRPr="00E93EC6">
        <w:t xml:space="preserve"> whilst those fed the jelly </w:t>
      </w:r>
      <w:r>
        <w:t xml:space="preserve">for 3 days </w:t>
      </w:r>
      <w:r w:rsidR="004826DD" w:rsidRPr="00E93EC6">
        <w:t>bec</w:t>
      </w:r>
      <w:r w:rsidR="004826DD">
        <w:t>o</w:t>
      </w:r>
      <w:r w:rsidR="004826DD" w:rsidRPr="00E93EC6">
        <w:t xml:space="preserve">me </w:t>
      </w:r>
      <w:r w:rsidR="00596A06" w:rsidRPr="00E93EC6">
        <w:t>sterile worker bees, even though they are genetically identical</w:t>
      </w:r>
      <w:r w:rsidR="00225222">
        <w:t xml:space="preserve"> </w:t>
      </w:r>
      <w:r w:rsidR="00596A06" w:rsidRPr="00E93EC6">
        <w:fldChar w:fldCharType="begin">
          <w:fldData xml:space="preserve">PEVuZE5vdGU+PENpdGU+PEF1dGhvcj5LdWNoYXJza2k8L0F1dGhvcj48WWVhcj4yMDA4PC9ZZWFy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==
</w:fldData>
        </w:fldChar>
      </w:r>
      <w:r w:rsidR="003C7BAE">
        <w:instrText xml:space="preserve"> ADDIN EN.CITE </w:instrText>
      </w:r>
      <w:r w:rsidR="003C7BAE">
        <w:fldChar w:fldCharType="begin">
          <w:fldData xml:space="preserve">PEVuZE5vdGU+PENpdGU+PEF1dGhvcj5LdWNoYXJza2k8L0F1dGhvcj48WWVhcj4yMDA4PC9ZZWFy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==
</w:fldData>
        </w:fldChar>
      </w:r>
      <w:r w:rsidR="003C7BAE">
        <w:instrText xml:space="preserve"> ADDIN EN.CITE.DATA </w:instrText>
      </w:r>
      <w:r w:rsidR="003C7BAE">
        <w:fldChar w:fldCharType="end"/>
      </w:r>
      <w:r w:rsidR="00596A06" w:rsidRPr="00E93EC6">
        <w:fldChar w:fldCharType="separate"/>
      </w:r>
      <w:r w:rsidR="003C7BAE" w:rsidRPr="003C7BAE">
        <w:rPr>
          <w:noProof/>
          <w:vertAlign w:val="superscript"/>
        </w:rPr>
        <w:t>39</w:t>
      </w:r>
      <w:r w:rsidR="00596A06" w:rsidRPr="00E93EC6">
        <w:fldChar w:fldCharType="end"/>
      </w:r>
      <w:r w:rsidR="00596A06" w:rsidRPr="00E93EC6">
        <w:t xml:space="preserve">. Knockdown of </w:t>
      </w:r>
      <w:r w:rsidR="00744107">
        <w:t>DNMT3,</w:t>
      </w:r>
      <w:r w:rsidR="00596A06" w:rsidRPr="00E93EC6">
        <w:t xml:space="preserve"> the major </w:t>
      </w:r>
      <w:r w:rsidR="004826DD">
        <w:t>DNMT</w:t>
      </w:r>
      <w:r w:rsidR="00596A06" w:rsidRPr="00E93EC6">
        <w:t xml:space="preserve"> in bees, increased the proportion of larvae developing into queen bees</w:t>
      </w:r>
      <w:r w:rsidR="00596A06" w:rsidRPr="00E93EC6">
        <w:fldChar w:fldCharType="begin">
          <w:fldData xml:space="preserve">PEVuZE5vdGU+PENpdGU+PEF1dGhvcj5LdWNoYXJza2k8L0F1dGhvcj48WWVhcj4yMDA4PC9ZZWFy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==
</w:fldData>
        </w:fldChar>
      </w:r>
      <w:r w:rsidR="003C7BAE">
        <w:instrText xml:space="preserve"> ADDIN EN.CITE </w:instrText>
      </w:r>
      <w:r w:rsidR="003C7BAE">
        <w:fldChar w:fldCharType="begin">
          <w:fldData xml:space="preserve">PEVuZE5vdGU+PENpdGU+PEF1dGhvcj5LdWNoYXJza2k8L0F1dGhvcj48WWVhcj4yMDA4PC9ZZWFy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==
</w:fldData>
        </w:fldChar>
      </w:r>
      <w:r w:rsidR="003C7BAE">
        <w:instrText xml:space="preserve"> ADDIN EN.CITE.DATA </w:instrText>
      </w:r>
      <w:r w:rsidR="003C7BAE">
        <w:fldChar w:fldCharType="end"/>
      </w:r>
      <w:r w:rsidR="00596A06" w:rsidRPr="00E93EC6">
        <w:fldChar w:fldCharType="separate"/>
      </w:r>
      <w:r w:rsidR="003C7BAE" w:rsidRPr="003C7BAE">
        <w:rPr>
          <w:noProof/>
          <w:vertAlign w:val="superscript"/>
        </w:rPr>
        <w:t>39</w:t>
      </w:r>
      <w:r w:rsidR="00596A06" w:rsidRPr="00E93EC6">
        <w:fldChar w:fldCharType="end"/>
      </w:r>
      <w:r w:rsidR="00D440F3" w:rsidRPr="00E93EC6">
        <w:t>, which</w:t>
      </w:r>
      <w:r w:rsidR="00596A06" w:rsidRPr="00E93EC6">
        <w:t xml:space="preserve"> suggests that </w:t>
      </w:r>
      <w:r w:rsidR="0019574E" w:rsidRPr="00E93EC6">
        <w:t xml:space="preserve">the effect of nutrition on developmental fate is </w:t>
      </w:r>
      <w:r w:rsidR="0019574E" w:rsidRPr="00E93EC6">
        <w:rPr>
          <w:rFonts w:cs="Times New Roman"/>
        </w:rPr>
        <w:t xml:space="preserve">mediated through the altered methylation of DNA. </w:t>
      </w:r>
    </w:p>
    <w:p w14:paraId="3AE4B317" w14:textId="77777777" w:rsidR="003618D3" w:rsidRPr="00E93EC6" w:rsidRDefault="003618D3" w:rsidP="0019574E">
      <w:pPr>
        <w:spacing w:line="480" w:lineRule="auto"/>
        <w:jc w:val="both"/>
        <w:rPr>
          <w:rFonts w:cs="Times New Roman"/>
        </w:rPr>
      </w:pPr>
    </w:p>
    <w:p w14:paraId="3A5E8B30" w14:textId="371411D7" w:rsidR="005D6B2D" w:rsidRPr="00E93EC6" w:rsidRDefault="00A10A7A" w:rsidP="0019574E">
      <w:pPr>
        <w:spacing w:line="480" w:lineRule="auto"/>
        <w:jc w:val="both"/>
        <w:rPr>
          <w:rFonts w:cs="Times New Roman"/>
        </w:rPr>
      </w:pPr>
      <w:r>
        <w:rPr>
          <w:rFonts w:cs="Times New Roman"/>
        </w:rPr>
        <w:t>A classic</w:t>
      </w:r>
      <w:r w:rsidR="0019574E" w:rsidRPr="00E93EC6">
        <w:rPr>
          <w:rFonts w:cs="Times New Roman"/>
        </w:rPr>
        <w:t xml:space="preserve"> example of maternal nutrition influencing DNA methylation in mammals is in the agouti mouse model</w:t>
      </w:r>
      <w:r>
        <w:rPr>
          <w:rFonts w:cs="Times New Roman"/>
        </w:rPr>
        <w:t>,</w:t>
      </w:r>
      <w:r w:rsidR="0019574E" w:rsidRPr="00E93EC6">
        <w:rPr>
          <w:rFonts w:cs="Times New Roman"/>
        </w:rPr>
        <w:t xml:space="preserve"> where coat colour is </w:t>
      </w:r>
      <w:r>
        <w:rPr>
          <w:rFonts w:cs="Times New Roman"/>
        </w:rPr>
        <w:t>influenced</w:t>
      </w:r>
      <w:r w:rsidRPr="00E93EC6">
        <w:rPr>
          <w:rFonts w:cs="Times New Roman"/>
        </w:rPr>
        <w:t xml:space="preserve"> </w:t>
      </w:r>
      <w:r w:rsidR="0019574E" w:rsidRPr="00E93EC6">
        <w:rPr>
          <w:rFonts w:cs="Times New Roman"/>
        </w:rPr>
        <w:t xml:space="preserve">by the methylation status of the 5’ end of the </w:t>
      </w:r>
      <w:r w:rsidR="004826DD" w:rsidRPr="00794B9D">
        <w:rPr>
          <w:rFonts w:cs="Times New Roman"/>
          <w:i/>
        </w:rPr>
        <w:t>Agouti</w:t>
      </w:r>
      <w:r w:rsidR="004826DD" w:rsidRPr="00E93EC6">
        <w:rPr>
          <w:rFonts w:cs="Times New Roman"/>
        </w:rPr>
        <w:t xml:space="preserve"> </w:t>
      </w:r>
      <w:r w:rsidR="0019574E" w:rsidRPr="00E93EC6">
        <w:rPr>
          <w:rFonts w:cs="Times New Roman"/>
        </w:rPr>
        <w:t xml:space="preserve">gene.  Differences in the </w:t>
      </w:r>
      <w:r>
        <w:rPr>
          <w:rFonts w:cs="Times New Roman"/>
        </w:rPr>
        <w:t xml:space="preserve">mother’s </w:t>
      </w:r>
      <w:r w:rsidR="0019574E" w:rsidRPr="00E93EC6">
        <w:rPr>
          <w:rFonts w:cs="Times New Roman"/>
        </w:rPr>
        <w:t xml:space="preserve">intake of dietary methyl donors and co-factors (including folic acid, vitamin B12, betaine and choline) were shown to alter DNA methylation of the </w:t>
      </w:r>
      <w:r w:rsidR="004826DD" w:rsidRPr="00794B9D">
        <w:rPr>
          <w:rFonts w:cs="Times New Roman"/>
          <w:i/>
        </w:rPr>
        <w:t>Agouti</w:t>
      </w:r>
      <w:r w:rsidR="004826DD" w:rsidRPr="00E93EC6">
        <w:rPr>
          <w:rFonts w:cs="Times New Roman"/>
        </w:rPr>
        <w:t xml:space="preserve"> </w:t>
      </w:r>
      <w:r w:rsidR="0019574E" w:rsidRPr="00E93EC6">
        <w:rPr>
          <w:rFonts w:cs="Times New Roman"/>
        </w:rPr>
        <w:t>gene and induce differences in the coat colour of the offspring</w:t>
      </w:r>
      <w:r w:rsidR="00225222">
        <w:rPr>
          <w:rFonts w:cs="Times New Roman"/>
        </w:rPr>
        <w:t xml:space="preserve"> </w:t>
      </w:r>
      <w:r w:rsidR="005D6B2D" w:rsidRPr="00E93EC6">
        <w:rPr>
          <w:rFonts w:cs="Times New Roman"/>
        </w:rPr>
        <w:fldChar w:fldCharType="begin">
          <w:fldData xml:space="preserve">PEVuZE5vdGU+PENpdGU+PEF1dGhvcj5Nb3JnYW48L0F1dGhvcj48WWVhcj4xOTk5PC9ZZWFyPjxS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</w:fldData>
        </w:fldChar>
      </w:r>
      <w:r w:rsidR="003C7BAE">
        <w:rPr>
          <w:rFonts w:cs="Times New Roman"/>
        </w:rPr>
        <w:instrText xml:space="preserve"> ADDIN EN.CITE </w:instrText>
      </w:r>
      <w:r w:rsidR="003C7BAE">
        <w:rPr>
          <w:rFonts w:cs="Times New Roman"/>
        </w:rPr>
        <w:fldChar w:fldCharType="begin">
          <w:fldData xml:space="preserve">PEVuZE5vdGU+PENpdGU+PEF1dGhvcj5Nb3JnYW48L0F1dGhvcj48WWVhcj4xOTk5PC9ZZWFyPjxS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5D6B2D" w:rsidRPr="00E93EC6">
        <w:rPr>
          <w:rFonts w:cs="Times New Roman"/>
        </w:rPr>
      </w:r>
      <w:r w:rsidR="005D6B2D" w:rsidRPr="00E93EC6">
        <w:rPr>
          <w:rFonts w:cs="Times New Roman"/>
        </w:rPr>
        <w:fldChar w:fldCharType="separate"/>
      </w:r>
      <w:r w:rsidR="003C7BAE" w:rsidRPr="003C7BAE">
        <w:rPr>
          <w:rFonts w:cs="Times New Roman"/>
          <w:noProof/>
          <w:vertAlign w:val="superscript"/>
        </w:rPr>
        <w:t>40, 41</w:t>
      </w:r>
      <w:r w:rsidR="005D6B2D" w:rsidRPr="00E93EC6">
        <w:rPr>
          <w:rFonts w:cs="Times New Roman"/>
        </w:rPr>
        <w:fldChar w:fldCharType="end"/>
      </w:r>
      <w:r w:rsidR="005D6B2D" w:rsidRPr="00E93EC6">
        <w:rPr>
          <w:rFonts w:cs="Times New Roman"/>
        </w:rPr>
        <w:t xml:space="preserve">. </w:t>
      </w:r>
    </w:p>
    <w:p w14:paraId="4072585A" w14:textId="77777777" w:rsidR="005D6B2D" w:rsidRPr="00E93EC6" w:rsidRDefault="005D6B2D" w:rsidP="0019574E">
      <w:pPr>
        <w:spacing w:line="480" w:lineRule="auto"/>
        <w:jc w:val="both"/>
        <w:rPr>
          <w:rFonts w:cs="Times New Roman"/>
        </w:rPr>
      </w:pPr>
    </w:p>
    <w:p w14:paraId="00F0AC9F" w14:textId="5252A1CC" w:rsidR="00D451D1" w:rsidRPr="00E93EC6" w:rsidRDefault="005D6B2D" w:rsidP="00D451D1">
      <w:pPr>
        <w:spacing w:line="480" w:lineRule="auto"/>
        <w:jc w:val="both"/>
        <w:rPr>
          <w:rFonts w:cs="Times New Roman"/>
        </w:rPr>
      </w:pPr>
      <w:r w:rsidRPr="00E93EC6">
        <w:rPr>
          <w:rFonts w:cs="Times New Roman"/>
        </w:rPr>
        <w:t xml:space="preserve">Studies in other animal models have also shown that perturbations in maternal diet are associated with persistent metabolic changes in the offspring, accompanied by epigenetic changes in key metabolic genes or genes involved in appetite control. For example, feeding rats a protein restricted diet during pregnancy induced </w:t>
      </w:r>
      <w:r w:rsidR="00C85CA7" w:rsidRPr="00E93EC6">
        <w:rPr>
          <w:rFonts w:cs="Times New Roman"/>
        </w:rPr>
        <w:t>hypomethylation</w:t>
      </w:r>
      <w:r w:rsidRPr="00E93EC6">
        <w:rPr>
          <w:rFonts w:cs="Times New Roman"/>
        </w:rPr>
        <w:t xml:space="preserve"> of the </w:t>
      </w:r>
      <w:r w:rsidR="00C85CA7" w:rsidRPr="00E93EC6">
        <w:rPr>
          <w:rFonts w:cs="Times New Roman"/>
        </w:rPr>
        <w:t>glucocorticoid</w:t>
      </w:r>
      <w:r w:rsidRPr="00E93EC6">
        <w:rPr>
          <w:rFonts w:cs="Times New Roman"/>
        </w:rPr>
        <w:t xml:space="preserve"> receptor (GR) and peroxisome proliferator activated receptor </w:t>
      </w:r>
      <w:r w:rsidR="00225214" w:rsidRPr="00E93EC6">
        <w:rPr>
          <w:rFonts w:cs="Times New Roman"/>
        </w:rPr>
        <w:t xml:space="preserve">alpha </w:t>
      </w:r>
      <w:r w:rsidRPr="00E93EC6">
        <w:rPr>
          <w:rFonts w:cs="Times New Roman"/>
        </w:rPr>
        <w:t>(PPAR</w:t>
      </w:r>
      <w:r w:rsidR="00225214" w:rsidRPr="00E93EC6">
        <w:rPr>
          <w:rFonts w:cs="Times New Roman"/>
          <w:bCs/>
          <w:lang w:val="el-GR"/>
        </w:rPr>
        <w:t>α</w:t>
      </w:r>
      <w:r w:rsidRPr="00E93EC6">
        <w:rPr>
          <w:rFonts w:cs="Times New Roman"/>
        </w:rPr>
        <w:t>) rec</w:t>
      </w:r>
      <w:r w:rsidR="00C85CA7" w:rsidRPr="00E93EC6">
        <w:rPr>
          <w:rFonts w:cs="Times New Roman"/>
        </w:rPr>
        <w:t>eptor</w:t>
      </w:r>
      <w:r w:rsidRPr="00E93EC6">
        <w:rPr>
          <w:rFonts w:cs="Times New Roman"/>
        </w:rPr>
        <w:t xml:space="preserve"> in the livers of juvenile and </w:t>
      </w:r>
      <w:r w:rsidR="00C85CA7" w:rsidRPr="00E93EC6">
        <w:rPr>
          <w:rFonts w:cs="Times New Roman"/>
        </w:rPr>
        <w:t>adult offspring</w:t>
      </w:r>
      <w:r w:rsidRPr="00E93EC6">
        <w:rPr>
          <w:rFonts w:cs="Times New Roman"/>
        </w:rPr>
        <w:t xml:space="preserve">, accompanied by an </w:t>
      </w:r>
      <w:r w:rsidR="00C85CA7" w:rsidRPr="00E93EC6">
        <w:rPr>
          <w:rFonts w:cs="Times New Roman"/>
        </w:rPr>
        <w:t>increased</w:t>
      </w:r>
      <w:r w:rsidRPr="00E93EC6">
        <w:rPr>
          <w:rFonts w:cs="Times New Roman"/>
        </w:rPr>
        <w:t xml:space="preserve"> gene expression and</w:t>
      </w:r>
      <w:r w:rsidR="008B3BA5">
        <w:rPr>
          <w:rFonts w:cs="Times New Roman"/>
        </w:rPr>
        <w:t xml:space="preserve"> a persistent change in the</w:t>
      </w:r>
      <w:r w:rsidRPr="00E93EC6">
        <w:rPr>
          <w:rFonts w:cs="Times New Roman"/>
        </w:rPr>
        <w:t xml:space="preserve"> metabolic </w:t>
      </w:r>
      <w:r w:rsidRPr="00E93EC6">
        <w:rPr>
          <w:rFonts w:cs="Times New Roman"/>
        </w:rPr>
        <w:lastRenderedPageBreak/>
        <w:t xml:space="preserve">processes </w:t>
      </w:r>
      <w:r w:rsidR="00C85CA7" w:rsidRPr="00E93EC6">
        <w:rPr>
          <w:rFonts w:cs="Times New Roman"/>
        </w:rPr>
        <w:t>that these nuclear receptors control</w:t>
      </w:r>
      <w:r w:rsidR="00225222">
        <w:rPr>
          <w:rFonts w:cs="Times New Roman"/>
        </w:rPr>
        <w:t xml:space="preserve"> </w:t>
      </w:r>
      <w:r w:rsidR="00B11C1C">
        <w:rPr>
          <w:rFonts w:cs="Times New Roman"/>
        </w:rPr>
        <w:fldChar w:fldCharType="begin">
          <w:fldData xml:space="preserve">PEVuZE5vdGU+PENpdGU+PEF1dGhvcj5MaWxseWNyb3A8L0F1dGhvcj48WWVhcj4yMDA1PC9ZZWFy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</w:fldData>
        </w:fldChar>
      </w:r>
      <w:r w:rsidR="003C7BAE">
        <w:rPr>
          <w:rFonts w:cs="Times New Roman"/>
        </w:rPr>
        <w:instrText xml:space="preserve"> ADDIN EN.CITE </w:instrText>
      </w:r>
      <w:r w:rsidR="003C7BAE">
        <w:rPr>
          <w:rFonts w:cs="Times New Roman"/>
        </w:rPr>
        <w:fldChar w:fldCharType="begin">
          <w:fldData xml:space="preserve">PEVuZE5vdGU+PENpdGU+PEF1dGhvcj5MaWxseWNyb3A8L0F1dGhvcj48WWVhcj4yMDA1PC9ZZWFy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B11C1C">
        <w:rPr>
          <w:rFonts w:cs="Times New Roman"/>
        </w:rPr>
      </w:r>
      <w:r w:rsidR="00B11C1C">
        <w:rPr>
          <w:rFonts w:cs="Times New Roman"/>
        </w:rPr>
        <w:fldChar w:fldCharType="separate"/>
      </w:r>
      <w:r w:rsidR="003C7BAE" w:rsidRPr="003C7BAE">
        <w:rPr>
          <w:rFonts w:cs="Times New Roman"/>
          <w:noProof/>
          <w:vertAlign w:val="superscript"/>
        </w:rPr>
        <w:t>42, 43</w:t>
      </w:r>
      <w:r w:rsidR="00B11C1C">
        <w:rPr>
          <w:rFonts w:cs="Times New Roman"/>
        </w:rPr>
        <w:fldChar w:fldCharType="end"/>
      </w:r>
      <w:r w:rsidR="00B11C1C">
        <w:rPr>
          <w:rFonts w:cs="Times New Roman"/>
        </w:rPr>
        <w:t>.</w:t>
      </w:r>
      <w:r w:rsidR="00F03F69">
        <w:rPr>
          <w:rFonts w:cs="Times New Roman"/>
        </w:rPr>
        <w:t xml:space="preserve"> </w:t>
      </w:r>
      <w:r w:rsidR="008B3BA5">
        <w:rPr>
          <w:rFonts w:cs="Times New Roman"/>
        </w:rPr>
        <w:t xml:space="preserve">Increased expression of </w:t>
      </w:r>
      <w:r w:rsidR="008B3BA5" w:rsidRPr="00E93EC6">
        <w:rPr>
          <w:rFonts w:cs="Times New Roman"/>
        </w:rPr>
        <w:t>PPAR</w:t>
      </w:r>
      <w:r w:rsidR="008B3BA5" w:rsidRPr="00E93EC6">
        <w:rPr>
          <w:rFonts w:cs="Times New Roman"/>
          <w:bCs/>
          <w:lang w:val="el-GR"/>
        </w:rPr>
        <w:t>α</w:t>
      </w:r>
      <w:r w:rsidR="008B3BA5">
        <w:rPr>
          <w:rFonts w:cs="Times New Roman"/>
        </w:rPr>
        <w:t xml:space="preserve"> was also associated with an increase in histone marks that facilitate transcription and a decrease in those that suppress transcription</w:t>
      </w:r>
      <w:r w:rsidR="00225222">
        <w:rPr>
          <w:rFonts w:cs="Times New Roman"/>
        </w:rPr>
        <w:t xml:space="preserve"> </w:t>
      </w:r>
      <w:r w:rsidR="008B3BA5">
        <w:rPr>
          <w:rFonts w:cs="Times New Roman"/>
        </w:rPr>
        <w:fldChar w:fldCharType="begin">
          <w:fldData xml:space="preserve">PEVuZE5vdGU+PENpdGU+PEF1dGhvcj5MaWxseWNyb3A8L0F1dGhvcj48WWVhcj4yMDA3PC9ZZWFy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</w:fldData>
        </w:fldChar>
      </w:r>
      <w:r w:rsidR="00556976">
        <w:rPr>
          <w:rFonts w:cs="Times New Roman"/>
        </w:rPr>
        <w:instrText xml:space="preserve"> ADDIN EN.CITE </w:instrText>
      </w:r>
      <w:r w:rsidR="00556976">
        <w:rPr>
          <w:rFonts w:cs="Times New Roman"/>
        </w:rPr>
        <w:fldChar w:fldCharType="begin">
          <w:fldData xml:space="preserve">PEVuZE5vdGU+PENpdGU+PEF1dGhvcj5MaWxseWNyb3A8L0F1dGhvcj48WWVhcj4yMDA3PC9ZZWFy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</w:fldData>
        </w:fldChar>
      </w:r>
      <w:r w:rsidR="00556976">
        <w:rPr>
          <w:rFonts w:cs="Times New Roman"/>
        </w:rPr>
        <w:instrText xml:space="preserve"> ADDIN EN.CITE.DATA </w:instrText>
      </w:r>
      <w:r w:rsidR="00556976">
        <w:rPr>
          <w:rFonts w:cs="Times New Roman"/>
        </w:rPr>
      </w:r>
      <w:r w:rsidR="00556976">
        <w:rPr>
          <w:rFonts w:cs="Times New Roman"/>
        </w:rPr>
        <w:fldChar w:fldCharType="end"/>
      </w:r>
      <w:r w:rsidR="008B3BA5">
        <w:rPr>
          <w:rFonts w:cs="Times New Roman"/>
        </w:rPr>
      </w:r>
      <w:r w:rsidR="008B3BA5">
        <w:rPr>
          <w:rFonts w:cs="Times New Roman"/>
        </w:rPr>
        <w:fldChar w:fldCharType="separate"/>
      </w:r>
      <w:r w:rsidR="00556976" w:rsidRPr="00556976">
        <w:rPr>
          <w:rFonts w:cs="Times New Roman"/>
          <w:noProof/>
          <w:vertAlign w:val="superscript"/>
        </w:rPr>
        <w:t>12</w:t>
      </w:r>
      <w:r w:rsidR="008B3BA5">
        <w:rPr>
          <w:rFonts w:cs="Times New Roman"/>
        </w:rPr>
        <w:fldChar w:fldCharType="end"/>
      </w:r>
      <w:r w:rsidR="008B3BA5">
        <w:rPr>
          <w:rFonts w:cs="Times New Roman"/>
        </w:rPr>
        <w:t xml:space="preserve">. </w:t>
      </w:r>
      <w:r w:rsidR="00537C49" w:rsidRPr="00E93EC6">
        <w:rPr>
          <w:rFonts w:cs="Times New Roman"/>
        </w:rPr>
        <w:t>In contrast</w:t>
      </w:r>
      <w:r w:rsidR="003618D3">
        <w:rPr>
          <w:rFonts w:cs="Times New Roman"/>
        </w:rPr>
        <w:t>,</w:t>
      </w:r>
      <w:r w:rsidR="00537C49" w:rsidRPr="00E93EC6">
        <w:rPr>
          <w:rFonts w:cs="Times New Roman"/>
        </w:rPr>
        <w:t xml:space="preserve"> global dietary restriction</w:t>
      </w:r>
      <w:r w:rsidR="0037795C">
        <w:rPr>
          <w:rFonts w:cs="Times New Roman"/>
        </w:rPr>
        <w:t xml:space="preserve"> (giving</w:t>
      </w:r>
      <w:r w:rsidR="0037795C" w:rsidRPr="00E93EC6">
        <w:rPr>
          <w:rFonts w:cs="Times New Roman"/>
        </w:rPr>
        <w:t xml:space="preserve"> </w:t>
      </w:r>
      <w:r w:rsidR="00537C49" w:rsidRPr="00E93EC6">
        <w:rPr>
          <w:rFonts w:cs="Times New Roman"/>
        </w:rPr>
        <w:t>dams a 70% reduction in total nutrient intake during pregnancy</w:t>
      </w:r>
      <w:r w:rsidR="0037795C">
        <w:rPr>
          <w:rFonts w:cs="Times New Roman"/>
        </w:rPr>
        <w:t>)</w:t>
      </w:r>
      <w:r w:rsidR="00537C49" w:rsidRPr="00E93EC6">
        <w:rPr>
          <w:rFonts w:cs="Times New Roman"/>
        </w:rPr>
        <w:t xml:space="preserve"> decreased methylation and increased expression of the GR and PPARα promoters in the offspring liver</w:t>
      </w:r>
      <w:r w:rsidR="00225222">
        <w:rPr>
          <w:rFonts w:cs="Times New Roman"/>
        </w:rPr>
        <w:t xml:space="preserve"> </w:t>
      </w:r>
      <w:r w:rsidR="00537C49" w:rsidRPr="00E93EC6">
        <w:rPr>
          <w:rFonts w:cs="Times New Roman"/>
        </w:rPr>
        <w:fldChar w:fldCharType="begin"/>
      </w:r>
      <w:r w:rsidR="003C7BAE">
        <w:rPr>
          <w:rFonts w:cs="Times New Roman"/>
        </w:rPr>
        <w:instrText xml:space="preserve"> ADDIN EN.CITE &lt;EndNote&gt;&lt;Cite&gt;&lt;Author&gt;Gluckman&lt;/Author&gt;&lt;Year&gt;2007&lt;/Year&gt;&lt;RecNum&gt;700&lt;/RecNum&gt;&lt;DisplayText&gt;&lt;style face="superscript"&gt;44&lt;/style&gt;&lt;/DisplayText&gt;&lt;record&gt;&lt;rec-number&gt;700&lt;/rec-number&gt;&lt;foreign-keys&gt;&lt;key app="EN" db-id="5xr50r906tz5f5e5zaf52d9uwefw0a55vavf" timestamp="0"&gt;700&lt;/key&gt;&lt;/foreign-keys&gt;&lt;ref-type name="Journal Article"&gt;17&lt;/ref-type&gt;&lt;contributors&gt;&lt;authors&gt;&lt;author&gt;Gluckman, P. D.&lt;/author&gt;&lt;author&gt;Lillycrop, K. A.&lt;/author&gt;&lt;author&gt;Vickers, M. H.&lt;/author&gt;&lt;author&gt;Pleasants, A. B.&lt;/author&gt;&lt;author&gt;Phillips, E. S.&lt;/author&gt;&lt;author&gt;Beedle, A. S.&lt;/author&gt;&lt;author&gt;Burdge, G. C.&lt;/author&gt;&lt;author&gt;Hanson, M. A.&lt;/author&gt;&lt;/authors&gt;&lt;/contributors&gt;&lt;auth-address&gt;Liggins Institute, University of Auckland, Private Bag 92019, Auckland 1023, New Zealand. pd.gluckman@auckland.ac.nz&lt;/auth-address&gt;&lt;titles&gt;&lt;title&gt;Metabolic plasticity during mammalian development is directionally dependent on early nutritional status&lt;/title&gt;&lt;secondary-title&gt;Proc.Natl.Acad.Sci.U.S A&lt;/secondary-title&gt;&lt;/titles&gt;&lt;pages&gt;12796-12800&lt;/pages&gt;&lt;volume&gt;104&lt;/volume&gt;&lt;number&gt;31&lt;/number&gt;&lt;reprint-edition&gt;NOT IN FILE&lt;/reprint-edition&gt;&lt;keywords&gt;&lt;keyword&gt;11-beta-Hydroxysteroid Dehydrogenase Type 2&lt;/keyword&gt;&lt;keyword&gt;Adult&lt;/keyword&gt;&lt;keyword&gt;Adult rat&lt;/keyword&gt;&lt;keyword&gt;Animal&lt;/keyword&gt;&lt;keyword&gt;Animal Nutrition Sciences&lt;/keyword&gt;&lt;keyword&gt;Animals&lt;/keyword&gt;&lt;keyword&gt;Animals,Newborn&lt;/keyword&gt;&lt;keyword&gt;Cues&lt;/keyword&gt;&lt;keyword&gt;Epigenesis,Genetic&lt;/keyword&gt;&lt;keyword&gt;Female&lt;/keyword&gt;&lt;keyword&gt;Gene Expression&lt;/keyword&gt;&lt;keyword&gt;Gene Expression Regulation,Developmental&lt;/keyword&gt;&lt;keyword&gt;genetics&lt;/keyword&gt;&lt;keyword&gt;Leptin&lt;/keyword&gt;&lt;keyword&gt;Male&lt;/keyword&gt;&lt;keyword&gt;metabolism&lt;/keyword&gt;&lt;keyword&gt;Nutrition&lt;/keyword&gt;&lt;keyword&gt;Nutritional Status&lt;/keyword&gt;&lt;keyword&gt;Obesity&lt;/keyword&gt;&lt;keyword&gt;Phenotype&lt;/keyword&gt;&lt;keyword&gt;Pregnancy&lt;/keyword&gt;&lt;keyword&gt;Prenatal Nutrition&lt;/keyword&gt;&lt;keyword&gt;Rats&lt;/keyword&gt;&lt;keyword&gt;Rats,Wistar&lt;/keyword&gt;&lt;keyword&gt;Research&lt;/keyword&gt;&lt;keyword&gt;Time Factors&lt;/keyword&gt;&lt;/keywords&gt;&lt;dates&gt;&lt;year&gt;2007&lt;/year&gt;&lt;/dates&gt;&lt;urls&gt;&lt;related-urls&gt;&lt;url&gt;PM:17646663&lt;/url&gt;&lt;/related-urls&gt;&lt;/urls&gt;&lt;/record&gt;&lt;/Cite&gt;&lt;/EndNote&gt;</w:instrText>
      </w:r>
      <w:r w:rsidR="00537C49" w:rsidRPr="00E93EC6">
        <w:rPr>
          <w:rFonts w:cs="Times New Roman"/>
        </w:rPr>
        <w:fldChar w:fldCharType="separate"/>
      </w:r>
      <w:r w:rsidR="003C7BAE" w:rsidRPr="003C7BAE">
        <w:rPr>
          <w:rFonts w:cs="Times New Roman"/>
          <w:noProof/>
          <w:vertAlign w:val="superscript"/>
        </w:rPr>
        <w:t>44</w:t>
      </w:r>
      <w:r w:rsidR="00537C49" w:rsidRPr="00E93EC6">
        <w:rPr>
          <w:rFonts w:cs="Times New Roman"/>
        </w:rPr>
        <w:fldChar w:fldCharType="end"/>
      </w:r>
      <w:r w:rsidR="0037795C">
        <w:rPr>
          <w:rFonts w:cs="Times New Roman"/>
        </w:rPr>
        <w:t>. T</w:t>
      </w:r>
      <w:r w:rsidR="00537C49" w:rsidRPr="00E93EC6">
        <w:rPr>
          <w:rFonts w:cs="Times New Roman"/>
        </w:rPr>
        <w:t xml:space="preserve">hus the effects of maternal nutrition on the epigenome of the offspring depend upon the nature of the maternal nutrient challenge. </w:t>
      </w:r>
    </w:p>
    <w:p w14:paraId="42200984" w14:textId="77777777" w:rsidR="00537C49" w:rsidRPr="00E93EC6" w:rsidRDefault="00537C49" w:rsidP="0019574E">
      <w:pPr>
        <w:spacing w:line="480" w:lineRule="auto"/>
        <w:jc w:val="both"/>
        <w:rPr>
          <w:rFonts w:cs="Times New Roman"/>
        </w:rPr>
      </w:pPr>
    </w:p>
    <w:p w14:paraId="6219F3C1" w14:textId="32B0079E" w:rsidR="00537C49" w:rsidRPr="00E93EC6" w:rsidRDefault="00537C49" w:rsidP="0019574E">
      <w:pPr>
        <w:spacing w:line="480" w:lineRule="auto"/>
        <w:jc w:val="both"/>
        <w:rPr>
          <w:rFonts w:cs="Times New Roman"/>
        </w:rPr>
      </w:pPr>
      <w:r w:rsidRPr="00E93EC6">
        <w:rPr>
          <w:rFonts w:cs="Times New Roman"/>
        </w:rPr>
        <w:t xml:space="preserve">Given the </w:t>
      </w:r>
      <w:r w:rsidR="00D451D1" w:rsidRPr="00E93EC6">
        <w:rPr>
          <w:rFonts w:cs="Times New Roman"/>
        </w:rPr>
        <w:t>growing concern over the energy</w:t>
      </w:r>
      <w:r w:rsidR="0037795C">
        <w:rPr>
          <w:rFonts w:cs="Times New Roman"/>
        </w:rPr>
        <w:t>-</w:t>
      </w:r>
      <w:r w:rsidR="00D451D1" w:rsidRPr="00E93EC6">
        <w:rPr>
          <w:rFonts w:cs="Times New Roman"/>
        </w:rPr>
        <w:t xml:space="preserve">rich Western diet a number of studies have also explored the effects of maternal high fat feeding on </w:t>
      </w:r>
      <w:r w:rsidR="004735D8">
        <w:rPr>
          <w:rFonts w:cs="Times New Roman"/>
        </w:rPr>
        <w:t>DNA</w:t>
      </w:r>
      <w:r w:rsidR="004735D8" w:rsidRPr="00E93EC6">
        <w:rPr>
          <w:rFonts w:cs="Times New Roman"/>
        </w:rPr>
        <w:t xml:space="preserve"> </w:t>
      </w:r>
      <w:r w:rsidR="00101F2B" w:rsidRPr="00E93EC6">
        <w:rPr>
          <w:rFonts w:cs="Times New Roman"/>
        </w:rPr>
        <w:t>methylation</w:t>
      </w:r>
      <w:r w:rsidR="00D451D1" w:rsidRPr="00E93EC6">
        <w:rPr>
          <w:rFonts w:cs="Times New Roman"/>
        </w:rPr>
        <w:t xml:space="preserve"> </w:t>
      </w:r>
      <w:r w:rsidR="004735D8">
        <w:rPr>
          <w:rFonts w:cs="Times New Roman"/>
        </w:rPr>
        <w:t>in</w:t>
      </w:r>
      <w:r w:rsidR="004735D8" w:rsidRPr="00E93EC6">
        <w:rPr>
          <w:rFonts w:cs="Times New Roman"/>
        </w:rPr>
        <w:t xml:space="preserve"> </w:t>
      </w:r>
      <w:r w:rsidR="00D451D1" w:rsidRPr="00E93EC6">
        <w:rPr>
          <w:rFonts w:cs="Times New Roman"/>
        </w:rPr>
        <w:t xml:space="preserve">the offspring. </w:t>
      </w:r>
      <w:r w:rsidR="00A43B4A" w:rsidRPr="00E93EC6">
        <w:rPr>
          <w:rFonts w:cs="Times New Roman"/>
        </w:rPr>
        <w:t xml:space="preserve">Maternal high fat feeding during </w:t>
      </w:r>
      <w:r w:rsidR="00A43B4A" w:rsidRPr="00B11C1C">
        <w:rPr>
          <w:rFonts w:cs="Times New Roman"/>
        </w:rPr>
        <w:t xml:space="preserve">pregnancy </w:t>
      </w:r>
      <w:r w:rsidR="00B11C1C" w:rsidRPr="00B11C1C">
        <w:rPr>
          <w:rFonts w:cs="Times New Roman"/>
        </w:rPr>
        <w:t>in rats</w:t>
      </w:r>
      <w:r w:rsidR="00B11C1C">
        <w:rPr>
          <w:rFonts w:cs="Times New Roman"/>
        </w:rPr>
        <w:t xml:space="preserve"> </w:t>
      </w:r>
      <w:r w:rsidR="00A43B4A" w:rsidRPr="00E93EC6">
        <w:rPr>
          <w:rFonts w:cs="Times New Roman"/>
        </w:rPr>
        <w:t>leads to the reduced expression of FADS2, the rate-limiting enzyme in polyunsaturated fatty acid synthesis, along with altered methylation of key CpG nucleotides within its promoter</w:t>
      </w:r>
      <w:r w:rsidR="00B11C1C">
        <w:rPr>
          <w:rFonts w:cs="Times New Roman"/>
        </w:rPr>
        <w:t xml:space="preserve"> in </w:t>
      </w:r>
      <w:r w:rsidR="00A10A7A">
        <w:rPr>
          <w:rFonts w:cs="Times New Roman"/>
        </w:rPr>
        <w:t xml:space="preserve">the </w:t>
      </w:r>
      <w:r w:rsidR="00A10A7A" w:rsidRPr="00B11C1C">
        <w:rPr>
          <w:rFonts w:cs="Times New Roman"/>
        </w:rPr>
        <w:t>liver</w:t>
      </w:r>
      <w:r w:rsidR="00A10A7A">
        <w:rPr>
          <w:rFonts w:cs="Times New Roman"/>
        </w:rPr>
        <w:t xml:space="preserve"> of the</w:t>
      </w:r>
      <w:r w:rsidR="00A10A7A" w:rsidRPr="00E93EC6">
        <w:rPr>
          <w:rFonts w:cs="Times New Roman"/>
        </w:rPr>
        <w:t xml:space="preserve"> </w:t>
      </w:r>
      <w:r w:rsidR="00B11C1C">
        <w:rPr>
          <w:rFonts w:cs="Times New Roman"/>
        </w:rPr>
        <w:t xml:space="preserve">offspring </w:t>
      </w:r>
      <w:r w:rsidR="00E6769B" w:rsidRPr="00E6769B">
        <w:rPr>
          <w:rFonts w:cs="Times New Roman"/>
        </w:rPr>
        <w:fldChar w:fldCharType="begin">
          <w:fldData xml:space="preserve">PEVuZE5vdGU+PENpdGU+PEF1dGhvcj5Ib2lsZTwvQXV0aG9yPjxZZWFyPjIwMTM8L1llYXI+PFJl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==
</w:fldData>
        </w:fldChar>
      </w:r>
      <w:r w:rsidR="00556976">
        <w:rPr>
          <w:rFonts w:cs="Times New Roman"/>
        </w:rPr>
        <w:instrText xml:space="preserve"> ADDIN EN.CITE </w:instrText>
      </w:r>
      <w:r w:rsidR="00556976">
        <w:rPr>
          <w:rFonts w:cs="Times New Roman"/>
        </w:rPr>
        <w:fldChar w:fldCharType="begin">
          <w:fldData xml:space="preserve">PEVuZE5vdGU+PENpdGU+PEF1dGhvcj5Ib2lsZTwvQXV0aG9yPjxZZWFyPjIwMTM8L1llYXI+PFJl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==
</w:fldData>
        </w:fldChar>
      </w:r>
      <w:r w:rsidR="00556976">
        <w:rPr>
          <w:rFonts w:cs="Times New Roman"/>
        </w:rPr>
        <w:instrText xml:space="preserve"> ADDIN EN.CITE.DATA </w:instrText>
      </w:r>
      <w:r w:rsidR="00556976">
        <w:rPr>
          <w:rFonts w:cs="Times New Roman"/>
        </w:rPr>
      </w:r>
      <w:r w:rsidR="00556976">
        <w:rPr>
          <w:rFonts w:cs="Times New Roman"/>
        </w:rPr>
        <w:fldChar w:fldCharType="end"/>
      </w:r>
      <w:r w:rsidR="00E6769B" w:rsidRPr="00E6769B">
        <w:rPr>
          <w:rFonts w:cs="Times New Roman"/>
        </w:rPr>
      </w:r>
      <w:r w:rsidR="00E6769B" w:rsidRPr="00E6769B">
        <w:rPr>
          <w:rFonts w:cs="Times New Roman"/>
        </w:rPr>
        <w:fldChar w:fldCharType="separate"/>
      </w:r>
      <w:r w:rsidR="00556976" w:rsidRPr="00556976">
        <w:rPr>
          <w:rFonts w:cs="Times New Roman"/>
          <w:noProof/>
          <w:vertAlign w:val="superscript"/>
        </w:rPr>
        <w:t>11</w:t>
      </w:r>
      <w:r w:rsidR="00E6769B" w:rsidRPr="00E6769B">
        <w:rPr>
          <w:rFonts w:cs="Times New Roman"/>
        </w:rPr>
        <w:fldChar w:fldCharType="end"/>
      </w:r>
      <w:r w:rsidR="00E6769B" w:rsidRPr="00E6769B">
        <w:rPr>
          <w:rFonts w:cs="Times New Roman"/>
        </w:rPr>
        <w:t xml:space="preserve">. </w:t>
      </w:r>
      <w:r w:rsidR="00E6769B">
        <w:rPr>
          <w:rFonts w:cs="Times New Roman"/>
        </w:rPr>
        <w:t xml:space="preserve">Maternal obesity and diabetes in mice have also been reported to induce widespread changes in DNA methylation in the offspring liver </w:t>
      </w:r>
      <w:r w:rsidR="00E6769B">
        <w:rPr>
          <w:rFonts w:cs="Times New Roman"/>
        </w:rPr>
        <w:fldChar w:fldCharType="begin"/>
      </w:r>
      <w:r w:rsidR="003C7BAE">
        <w:rPr>
          <w:rFonts w:cs="Times New Roman"/>
        </w:rPr>
        <w:instrText xml:space="preserve"> ADDIN EN.CITE &lt;EndNote&gt;&lt;Cite&gt;&lt;Author&gt;Li&lt;/Author&gt;&lt;Year&gt;2013&lt;/Year&gt;&lt;RecNum&gt;4736&lt;/RecNum&gt;&lt;DisplayText&gt;&lt;style face="superscript"&gt;45&lt;/style&gt;&lt;/DisplayText&gt;&lt;record&gt;&lt;rec-number&gt;4736&lt;/rec-number&gt;&lt;foreign-keys&gt;&lt;key app="EN" db-id="5xr50r906tz5f5e5zaf52d9uwefw0a55vavf" timestamp="1425471631"&gt;4736&lt;/key&gt;&lt;/foreign-keys&gt;&lt;ref-type name="Journal Article"&gt;17&lt;/ref-type&gt;&lt;contributors&gt;&lt;authors&gt;&lt;author&gt;Li, Cheryl C. Y.&lt;/author&gt;&lt;author&gt;Young, Paul E.&lt;/author&gt;&lt;author&gt;Maloney, Christopher A.&lt;/author&gt;&lt;author&gt;Eaton, Sally A.&lt;/author&gt;&lt;author&gt;Cowley, Mark J.&lt;/author&gt;&lt;author&gt;Buckland, Michael E.&lt;/author&gt;&lt;author&gt;Preiss, Thomas&lt;/author&gt;&lt;author&gt;Henstridge, Darren C.&lt;/author&gt;&lt;author&gt;Cooney, Gregory J.&lt;/author&gt;&lt;author&gt;Febbraio, Mark A.&lt;/author&gt;&lt;author&gt;Martin, David I. K.&lt;/author&gt;&lt;author&gt;Cropley, Jennifer E.&lt;/author&gt;&lt;author&gt;Suter, Catherine M.&lt;/author&gt;&lt;/authors&gt;&lt;/contributors&gt;&lt;titles&gt;&lt;title&gt;Maternal obesity and diabetes induces latent metabolic defects and widespread epigenetic changes in isogenic mice&lt;/title&gt;&lt;secondary-title&gt;Epigenetics&lt;/secondary-title&gt;&lt;/titles&gt;&lt;periodical&gt;&lt;full-title&gt;Epigenetics&lt;/full-title&gt;&lt;/periodical&gt;&lt;pages&gt;602-611&lt;/pages&gt;&lt;volume&gt;8&lt;/volume&gt;&lt;number&gt;6&lt;/number&gt;&lt;dates&gt;&lt;year&gt;2013&lt;/year&gt;&lt;pub-dates&gt;&lt;date&gt;04/26&amp;#xD;04/03/received&amp;#xD;04/10/accepted&lt;/date&gt;&lt;/pub-dates&gt;&lt;/dates&gt;&lt;publisher&gt;Landes Bioscience&lt;/publisher&gt;&lt;isbn&gt;1559-2294&amp;#xD;1559-2308&lt;/isbn&gt;&lt;accession-num&gt;PMC3857340&lt;/accession-num&gt;&lt;urls&gt;&lt;related-urls&gt;&lt;url&gt;http://www.ncbi.nlm.nih.gov/pmc/articles/PMC3857340/&lt;/url&gt;&lt;/related-urls&gt;&lt;/urls&gt;&lt;electronic-resource-num&gt;10.4161/epi.24656&lt;/electronic-resource-num&gt;&lt;remote-database-name&gt;PMC&lt;/remote-database-name&gt;&lt;/record&gt;&lt;/Cite&gt;&lt;/EndNote&gt;</w:instrText>
      </w:r>
      <w:r w:rsidR="00E6769B">
        <w:rPr>
          <w:rFonts w:cs="Times New Roman"/>
        </w:rPr>
        <w:fldChar w:fldCharType="separate"/>
      </w:r>
      <w:r w:rsidR="003C7BAE" w:rsidRPr="003C7BAE">
        <w:rPr>
          <w:rFonts w:cs="Times New Roman"/>
          <w:noProof/>
          <w:vertAlign w:val="superscript"/>
        </w:rPr>
        <w:t>45</w:t>
      </w:r>
      <w:r w:rsidR="00E6769B">
        <w:rPr>
          <w:rFonts w:cs="Times New Roman"/>
        </w:rPr>
        <w:fldChar w:fldCharType="end"/>
      </w:r>
      <w:r w:rsidR="00E6769B">
        <w:rPr>
          <w:rFonts w:cs="Times New Roman"/>
        </w:rPr>
        <w:t>.</w:t>
      </w:r>
    </w:p>
    <w:p w14:paraId="3C81A47C" w14:textId="77777777" w:rsidR="00A43B4A" w:rsidRPr="00E93EC6" w:rsidRDefault="00A43B4A" w:rsidP="0019574E">
      <w:pPr>
        <w:spacing w:line="480" w:lineRule="auto"/>
        <w:jc w:val="both"/>
        <w:rPr>
          <w:rFonts w:cs="Times New Roman"/>
        </w:rPr>
      </w:pPr>
    </w:p>
    <w:p w14:paraId="03C2EE5A" w14:textId="3B44B54D" w:rsidR="003E187D" w:rsidRPr="00E93EC6" w:rsidRDefault="00D676C9" w:rsidP="0019574E">
      <w:pPr>
        <w:spacing w:line="480" w:lineRule="auto"/>
        <w:jc w:val="both"/>
        <w:rPr>
          <w:rFonts w:cs="Times New Roman"/>
        </w:rPr>
      </w:pPr>
      <w:r w:rsidRPr="00E93EC6">
        <w:rPr>
          <w:rFonts w:cs="Times New Roman"/>
        </w:rPr>
        <w:t>I</w:t>
      </w:r>
      <w:r w:rsidR="00A43B4A" w:rsidRPr="00E93EC6">
        <w:rPr>
          <w:rFonts w:cs="Times New Roman"/>
        </w:rPr>
        <w:t xml:space="preserve">t has </w:t>
      </w:r>
      <w:r w:rsidRPr="00E93EC6">
        <w:rPr>
          <w:rFonts w:cs="Times New Roman"/>
        </w:rPr>
        <w:t xml:space="preserve">also </w:t>
      </w:r>
      <w:r w:rsidR="00A43B4A" w:rsidRPr="00E93EC6">
        <w:rPr>
          <w:rFonts w:cs="Times New Roman"/>
        </w:rPr>
        <w:t>become apparent that the period of epigenetic plasticity may extend further into postnatal life. Overfeeding in rat pups induces hyp</w:t>
      </w:r>
      <w:r w:rsidR="003E187D" w:rsidRPr="00E93EC6">
        <w:rPr>
          <w:rFonts w:cs="Times New Roman"/>
        </w:rPr>
        <w:t>er</w:t>
      </w:r>
      <w:r w:rsidR="00A43B4A" w:rsidRPr="00E93EC6">
        <w:rPr>
          <w:rFonts w:cs="Times New Roman"/>
        </w:rPr>
        <w:t>methylation of two CpG nucleotides within the proopiomelanocortin (POMC) promoter</w:t>
      </w:r>
      <w:r w:rsidR="003E187D" w:rsidRPr="00E93EC6">
        <w:rPr>
          <w:rFonts w:cs="Times New Roman"/>
        </w:rPr>
        <w:t>,</w:t>
      </w:r>
      <w:r w:rsidR="00A43B4A" w:rsidRPr="00E93EC6">
        <w:rPr>
          <w:rFonts w:cs="Times New Roman"/>
        </w:rPr>
        <w:t xml:space="preserve"> which plays a key role in </w:t>
      </w:r>
      <w:r w:rsidR="003E187D" w:rsidRPr="00E93EC6">
        <w:rPr>
          <w:rFonts w:cs="Times New Roman"/>
        </w:rPr>
        <w:t>appetite</w:t>
      </w:r>
      <w:r w:rsidR="00A43B4A" w:rsidRPr="00E93EC6">
        <w:rPr>
          <w:rFonts w:cs="Times New Roman"/>
        </w:rPr>
        <w:t xml:space="preserve"> control</w:t>
      </w:r>
      <w:r w:rsidR="00A10A7A">
        <w:rPr>
          <w:rFonts w:cs="Times New Roman"/>
        </w:rPr>
        <w:t>,</w:t>
      </w:r>
      <w:r w:rsidR="00A43B4A" w:rsidRPr="00E93EC6">
        <w:rPr>
          <w:rFonts w:cs="Times New Roman"/>
        </w:rPr>
        <w:t xml:space="preserve"> and </w:t>
      </w:r>
      <w:r w:rsidR="003E187D" w:rsidRPr="00E93EC6">
        <w:rPr>
          <w:rFonts w:cs="Times New Roman"/>
        </w:rPr>
        <w:t>hypermethylation of the gene prevented upregulation of POMC expression despite high plasma levels of both leptin and insulin</w:t>
      </w:r>
      <w:r w:rsidR="00225222">
        <w:rPr>
          <w:rFonts w:cs="Times New Roman"/>
        </w:rPr>
        <w:t xml:space="preserve"> </w:t>
      </w:r>
      <w:r w:rsidR="003E187D" w:rsidRPr="00E93EC6">
        <w:rPr>
          <w:rFonts w:cs="Times New Roman"/>
        </w:rPr>
        <w:fldChar w:fldCharType="begin">
          <w:fldData xml:space="preserve">PEVuZE5vdGU+PENpdGU+PEF1dGhvcj5QbGFnZW1hbm48L0F1dGhvcj48WWVhcj4yMDA5PC9ZZWFy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</w:fldData>
        </w:fldChar>
      </w:r>
      <w:r w:rsidR="003C7BAE">
        <w:rPr>
          <w:rFonts w:cs="Times New Roman"/>
        </w:rPr>
        <w:instrText xml:space="preserve"> ADDIN EN.CITE </w:instrText>
      </w:r>
      <w:r w:rsidR="003C7BAE">
        <w:rPr>
          <w:rFonts w:cs="Times New Roman"/>
        </w:rPr>
        <w:fldChar w:fldCharType="begin">
          <w:fldData xml:space="preserve">PEVuZE5vdGU+PENpdGU+PEF1dGhvcj5QbGFnZW1hbm48L0F1dGhvcj48WWVhcj4yMDA5PC9ZZWFy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3E187D" w:rsidRPr="00E93EC6">
        <w:rPr>
          <w:rFonts w:cs="Times New Roman"/>
        </w:rPr>
      </w:r>
      <w:r w:rsidR="003E187D" w:rsidRPr="00E93EC6">
        <w:rPr>
          <w:rFonts w:cs="Times New Roman"/>
        </w:rPr>
        <w:fldChar w:fldCharType="separate"/>
      </w:r>
      <w:r w:rsidR="003C7BAE" w:rsidRPr="003C7BAE">
        <w:rPr>
          <w:rFonts w:cs="Times New Roman"/>
          <w:noProof/>
          <w:vertAlign w:val="superscript"/>
        </w:rPr>
        <w:t>46</w:t>
      </w:r>
      <w:r w:rsidR="003E187D" w:rsidRPr="00E93EC6">
        <w:rPr>
          <w:rFonts w:cs="Times New Roman"/>
        </w:rPr>
        <w:fldChar w:fldCharType="end"/>
      </w:r>
      <w:r w:rsidR="003E187D" w:rsidRPr="00E93EC6">
        <w:rPr>
          <w:rFonts w:cs="Times New Roman"/>
        </w:rPr>
        <w:t>. Folic</w:t>
      </w:r>
      <w:r w:rsidR="00A43B4A" w:rsidRPr="00E93EC6">
        <w:rPr>
          <w:rFonts w:cs="Times New Roman"/>
        </w:rPr>
        <w:t xml:space="preserve"> acid supplementation in the juvenile-pubertal period has been shown to induce hypermethylation of the PPARα gene, </w:t>
      </w:r>
      <w:r w:rsidR="003E187D" w:rsidRPr="00E93EC6">
        <w:rPr>
          <w:rFonts w:cs="Times New Roman"/>
        </w:rPr>
        <w:t>with</w:t>
      </w:r>
      <w:r w:rsidR="00A43B4A" w:rsidRPr="00E93EC6">
        <w:rPr>
          <w:rFonts w:cs="Times New Roman"/>
        </w:rPr>
        <w:t xml:space="preserve"> decreased </w:t>
      </w:r>
      <w:r w:rsidR="003E187D" w:rsidRPr="00E93EC6">
        <w:rPr>
          <w:rFonts w:cs="Times New Roman"/>
        </w:rPr>
        <w:t xml:space="preserve">PPARα </w:t>
      </w:r>
      <w:r w:rsidR="00A43B4A" w:rsidRPr="00E93EC6">
        <w:rPr>
          <w:rFonts w:cs="Times New Roman"/>
        </w:rPr>
        <w:t xml:space="preserve">expression and levels of fatty acid β-oxidation </w:t>
      </w:r>
      <w:r w:rsidR="00A43B4A" w:rsidRPr="00E93EC6">
        <w:rPr>
          <w:rFonts w:cs="Times New Roman"/>
        </w:rPr>
        <w:fldChar w:fldCharType="begin">
          <w:fldData xml:space="preserve">PEVuZE5vdGU+PENpdGU+PEF1dGhvcj5CdXJkZ2U8L0F1dGhvcj48WWVhcj4yMDA5PC9ZZWFyPjxS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</w:fldData>
        </w:fldChar>
      </w:r>
      <w:r w:rsidR="003C7BAE">
        <w:rPr>
          <w:rFonts w:cs="Times New Roman"/>
        </w:rPr>
        <w:instrText xml:space="preserve"> ADDIN EN.CITE </w:instrText>
      </w:r>
      <w:r w:rsidR="003C7BAE">
        <w:rPr>
          <w:rFonts w:cs="Times New Roman"/>
        </w:rPr>
        <w:fldChar w:fldCharType="begin">
          <w:fldData xml:space="preserve">PEVuZE5vdGU+PENpdGU+PEF1dGhvcj5CdXJkZ2U8L0F1dGhvcj48WWVhcj4yMDA5PC9ZZWFyPjxS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A43B4A" w:rsidRPr="00E93EC6">
        <w:rPr>
          <w:rFonts w:cs="Times New Roman"/>
        </w:rPr>
      </w:r>
      <w:r w:rsidR="00A43B4A" w:rsidRPr="00E93EC6">
        <w:rPr>
          <w:rFonts w:cs="Times New Roman"/>
        </w:rPr>
        <w:fldChar w:fldCharType="separate"/>
      </w:r>
      <w:r w:rsidR="003C7BAE" w:rsidRPr="003C7BAE">
        <w:rPr>
          <w:rFonts w:cs="Times New Roman"/>
          <w:noProof/>
          <w:vertAlign w:val="superscript"/>
        </w:rPr>
        <w:t>47</w:t>
      </w:r>
      <w:r w:rsidR="00A43B4A" w:rsidRPr="00E93EC6">
        <w:rPr>
          <w:rFonts w:cs="Times New Roman"/>
        </w:rPr>
        <w:fldChar w:fldCharType="end"/>
      </w:r>
      <w:r w:rsidR="003E187D" w:rsidRPr="00E93EC6">
        <w:rPr>
          <w:rFonts w:cs="Times New Roman"/>
        </w:rPr>
        <w:t xml:space="preserve">, while Ly </w:t>
      </w:r>
      <w:r w:rsidR="003E187D" w:rsidRPr="00E93EC6">
        <w:rPr>
          <w:rFonts w:cs="Times New Roman"/>
          <w:i/>
        </w:rPr>
        <w:t>et al.</w:t>
      </w:r>
      <w:r w:rsidR="003E187D" w:rsidRPr="00E93EC6">
        <w:rPr>
          <w:rFonts w:cs="Times New Roman"/>
        </w:rPr>
        <w:t xml:space="preserve"> showed that folic acid supplementation during </w:t>
      </w:r>
      <w:r w:rsidRPr="00E93EC6">
        <w:rPr>
          <w:rFonts w:cs="Times New Roman"/>
        </w:rPr>
        <w:t xml:space="preserve">the </w:t>
      </w:r>
      <w:r w:rsidR="003E187D" w:rsidRPr="00E93EC6">
        <w:rPr>
          <w:rFonts w:cs="Times New Roman"/>
        </w:rPr>
        <w:t xml:space="preserve">peri-pubertal period led to an increased risk of mammary adenocarcinomas along </w:t>
      </w:r>
      <w:r w:rsidR="003E187D" w:rsidRPr="00E93EC6">
        <w:rPr>
          <w:rFonts w:cs="Times New Roman"/>
        </w:rPr>
        <w:lastRenderedPageBreak/>
        <w:t xml:space="preserve">with a decrease in DNMT activity </w:t>
      </w:r>
      <w:r w:rsidRPr="00E93EC6">
        <w:rPr>
          <w:rFonts w:cs="Times New Roman"/>
        </w:rPr>
        <w:fldChar w:fldCharType="begin">
          <w:fldData xml:space="preserve">PEVuZE5vdGU+PENpdGU+PEF1dGhvcj5MeTwvQXV0aG9yPjxZZWFyPjIwMTE8L1llYXI+PFJlY051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</w:fldData>
        </w:fldChar>
      </w:r>
      <w:r w:rsidR="003C7BAE">
        <w:rPr>
          <w:rFonts w:cs="Times New Roman"/>
        </w:rPr>
        <w:instrText xml:space="preserve"> ADDIN EN.CITE </w:instrText>
      </w:r>
      <w:r w:rsidR="003C7BAE">
        <w:rPr>
          <w:rFonts w:cs="Times New Roman"/>
        </w:rPr>
        <w:fldChar w:fldCharType="begin">
          <w:fldData xml:space="preserve">PEVuZE5vdGU+PENpdGU+PEF1dGhvcj5MeTwvQXV0aG9yPjxZZWFyPjIwMTE8L1llYXI+PFJlY051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Pr="00E93EC6">
        <w:rPr>
          <w:rFonts w:cs="Times New Roman"/>
        </w:rPr>
      </w:r>
      <w:r w:rsidRPr="00E93EC6">
        <w:rPr>
          <w:rFonts w:cs="Times New Roman"/>
        </w:rPr>
        <w:fldChar w:fldCharType="separate"/>
      </w:r>
      <w:r w:rsidR="003C7BAE" w:rsidRPr="003C7BAE">
        <w:rPr>
          <w:rFonts w:cs="Times New Roman"/>
          <w:noProof/>
          <w:vertAlign w:val="superscript"/>
        </w:rPr>
        <w:t>48</w:t>
      </w:r>
      <w:r w:rsidRPr="00E93EC6">
        <w:rPr>
          <w:rFonts w:cs="Times New Roman"/>
        </w:rPr>
        <w:fldChar w:fldCharType="end"/>
      </w:r>
      <w:r w:rsidR="003E187D" w:rsidRPr="00E93EC6">
        <w:rPr>
          <w:rFonts w:cs="Times New Roman"/>
        </w:rPr>
        <w:t>.</w:t>
      </w:r>
      <w:r w:rsidR="007B2F7C" w:rsidRPr="00E93EC6">
        <w:rPr>
          <w:rFonts w:cs="Times New Roman"/>
        </w:rPr>
        <w:t xml:space="preserve"> </w:t>
      </w:r>
      <w:r w:rsidR="00F77EF7">
        <w:rPr>
          <w:rFonts w:cs="Times New Roman"/>
        </w:rPr>
        <w:t>Plasticity may also extend into adult life; feeding adult rats a diet deficit in choline, folate, methionine and vitamin B12 for 4 weeks induced hypomethylation of the proto-oncogenes c-Myc, c-Fos and c-Ras</w:t>
      </w:r>
      <w:r w:rsidR="004735D8">
        <w:rPr>
          <w:rFonts w:cs="Times New Roman"/>
        </w:rPr>
        <w:t>,</w:t>
      </w:r>
      <w:r w:rsidR="00F77EF7">
        <w:rPr>
          <w:rFonts w:cs="Times New Roman"/>
        </w:rPr>
        <w:t xml:space="preserve"> </w:t>
      </w:r>
      <w:r w:rsidR="004735D8">
        <w:rPr>
          <w:rFonts w:cs="Times New Roman"/>
        </w:rPr>
        <w:t xml:space="preserve">with </w:t>
      </w:r>
      <w:r w:rsidR="00F77EF7">
        <w:rPr>
          <w:rFonts w:cs="Times New Roman"/>
        </w:rPr>
        <w:t xml:space="preserve">this effect </w:t>
      </w:r>
      <w:r w:rsidR="004735D8">
        <w:rPr>
          <w:rFonts w:cs="Times New Roman"/>
        </w:rPr>
        <w:t xml:space="preserve">persisting </w:t>
      </w:r>
      <w:r w:rsidR="00F77EF7">
        <w:rPr>
          <w:rFonts w:cs="Times New Roman"/>
        </w:rPr>
        <w:t>3 weeks after re-feeding</w:t>
      </w:r>
      <w:r w:rsidR="00F77EF7" w:rsidRPr="00F77EF7">
        <w:t xml:space="preserve"> </w:t>
      </w:r>
      <w:r w:rsidR="00F77EF7">
        <w:rPr>
          <w:rFonts w:cs="Times New Roman"/>
        </w:rPr>
        <w:fldChar w:fldCharType="begin">
          <w:fldData xml:space="preserve">PEVuZE5vdGU+PENpdGU+PEF1dGhvcj5DaHJpc3RtYW48L0F1dGhvcj48WWVhcj4xOTkzPC9ZZWFy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</w:fldData>
        </w:fldChar>
      </w:r>
      <w:r w:rsidR="003C7BAE">
        <w:rPr>
          <w:rFonts w:cs="Times New Roman"/>
        </w:rPr>
        <w:instrText xml:space="preserve"> ADDIN EN.CITE </w:instrText>
      </w:r>
      <w:r w:rsidR="003C7BAE">
        <w:rPr>
          <w:rFonts w:cs="Times New Roman"/>
        </w:rPr>
        <w:fldChar w:fldCharType="begin">
          <w:fldData xml:space="preserve">PEVuZE5vdGU+PENpdGU+PEF1dGhvcj5DaHJpc3RtYW48L0F1dGhvcj48WWVhcj4xOTkzPC9ZZWFy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00F77EF7">
        <w:rPr>
          <w:rFonts w:cs="Times New Roman"/>
        </w:rPr>
      </w:r>
      <w:r w:rsidR="00F77EF7">
        <w:rPr>
          <w:rFonts w:cs="Times New Roman"/>
        </w:rPr>
        <w:fldChar w:fldCharType="separate"/>
      </w:r>
      <w:r w:rsidR="003C7BAE" w:rsidRPr="003C7BAE">
        <w:rPr>
          <w:rFonts w:cs="Times New Roman"/>
          <w:noProof/>
          <w:vertAlign w:val="superscript"/>
        </w:rPr>
        <w:t>49</w:t>
      </w:r>
      <w:r w:rsidR="00F77EF7">
        <w:rPr>
          <w:rFonts w:cs="Times New Roman"/>
        </w:rPr>
        <w:fldChar w:fldCharType="end"/>
      </w:r>
      <w:r w:rsidR="00F77EF7">
        <w:rPr>
          <w:rFonts w:cs="Times New Roman"/>
        </w:rPr>
        <w:t xml:space="preserve">. Feeding adult rats </w:t>
      </w:r>
      <w:r w:rsidR="004735D8">
        <w:rPr>
          <w:rFonts w:cs="Times New Roman"/>
        </w:rPr>
        <w:t xml:space="preserve">a </w:t>
      </w:r>
      <w:r w:rsidR="00744107">
        <w:rPr>
          <w:rFonts w:cs="Times New Roman"/>
        </w:rPr>
        <w:t>fish</w:t>
      </w:r>
      <w:r w:rsidR="00F77EF7">
        <w:rPr>
          <w:rFonts w:cs="Times New Roman"/>
        </w:rPr>
        <w:t xml:space="preserve"> oil enriched diet for 9 weeks led to a transient decrease in the expression of FADS2 coupled </w:t>
      </w:r>
      <w:r w:rsidR="004735D8">
        <w:rPr>
          <w:rFonts w:cs="Times New Roman"/>
        </w:rPr>
        <w:t xml:space="preserve">with </w:t>
      </w:r>
      <w:r w:rsidR="00F77EF7">
        <w:rPr>
          <w:rFonts w:cs="Times New Roman"/>
        </w:rPr>
        <w:t xml:space="preserve">an increase in FADS2 promoter methylation, with the effects reversed following feeding of a standard diet for 4 weeks </w:t>
      </w:r>
      <w:r w:rsidR="00D829ED">
        <w:rPr>
          <w:rFonts w:cs="Times New Roman"/>
        </w:rPr>
        <w:fldChar w:fldCharType="begin">
          <w:fldData xml:space="preserve">PEVuZE5vdGU+PENpdGU+PEF1dGhvcj5Ib2lsZTwvQXV0aG9yPjxZZWFyPjIwMTM8L1llYXI+PFJl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==
</w:fldData>
        </w:fldChar>
      </w:r>
      <w:r w:rsidR="00556976">
        <w:rPr>
          <w:rFonts w:cs="Times New Roman"/>
        </w:rPr>
        <w:instrText xml:space="preserve"> ADDIN EN.CITE </w:instrText>
      </w:r>
      <w:r w:rsidR="00556976">
        <w:rPr>
          <w:rFonts w:cs="Times New Roman"/>
        </w:rPr>
        <w:fldChar w:fldCharType="begin">
          <w:fldData xml:space="preserve">PEVuZE5vdGU+PENpdGU+PEF1dGhvcj5Ib2lsZTwvQXV0aG9yPjxZZWFyPjIwMTM8L1llYXI+PFJl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==
</w:fldData>
        </w:fldChar>
      </w:r>
      <w:r w:rsidR="00556976">
        <w:rPr>
          <w:rFonts w:cs="Times New Roman"/>
        </w:rPr>
        <w:instrText xml:space="preserve"> ADDIN EN.CITE.DATA </w:instrText>
      </w:r>
      <w:r w:rsidR="00556976">
        <w:rPr>
          <w:rFonts w:cs="Times New Roman"/>
        </w:rPr>
      </w:r>
      <w:r w:rsidR="00556976">
        <w:rPr>
          <w:rFonts w:cs="Times New Roman"/>
        </w:rPr>
        <w:fldChar w:fldCharType="end"/>
      </w:r>
      <w:r w:rsidR="00D829ED">
        <w:rPr>
          <w:rFonts w:cs="Times New Roman"/>
        </w:rPr>
      </w:r>
      <w:r w:rsidR="00D829ED">
        <w:rPr>
          <w:rFonts w:cs="Times New Roman"/>
        </w:rPr>
        <w:fldChar w:fldCharType="separate"/>
      </w:r>
      <w:r w:rsidR="00556976" w:rsidRPr="00556976">
        <w:rPr>
          <w:rFonts w:cs="Times New Roman"/>
          <w:noProof/>
          <w:vertAlign w:val="superscript"/>
        </w:rPr>
        <w:t>11</w:t>
      </w:r>
      <w:r w:rsidR="00D829ED">
        <w:rPr>
          <w:rFonts w:cs="Times New Roman"/>
        </w:rPr>
        <w:fldChar w:fldCharType="end"/>
      </w:r>
      <w:r w:rsidR="00D829ED">
        <w:rPr>
          <w:rFonts w:cs="Times New Roman"/>
        </w:rPr>
        <w:t>. So</w:t>
      </w:r>
      <w:r w:rsidR="00A10A7A">
        <w:rPr>
          <w:rFonts w:cs="Times New Roman"/>
        </w:rPr>
        <w:t>,</w:t>
      </w:r>
      <w:r w:rsidR="00D829ED">
        <w:rPr>
          <w:rFonts w:cs="Times New Roman"/>
        </w:rPr>
        <w:t xml:space="preserve"> while the epigenome may be most susceptible to environmental factors in early life</w:t>
      </w:r>
      <w:r w:rsidR="00A10A7A">
        <w:rPr>
          <w:rFonts w:cs="Times New Roman"/>
        </w:rPr>
        <w:t>,</w:t>
      </w:r>
      <w:r w:rsidR="00D829ED">
        <w:rPr>
          <w:rFonts w:cs="Times New Roman"/>
        </w:rPr>
        <w:t xml:space="preserve"> there is some plasticity maintained in later life and this offer</w:t>
      </w:r>
      <w:r w:rsidR="00A10A7A">
        <w:rPr>
          <w:rFonts w:cs="Times New Roman"/>
        </w:rPr>
        <w:t>s</w:t>
      </w:r>
      <w:r w:rsidR="00D829ED">
        <w:rPr>
          <w:rFonts w:cs="Times New Roman"/>
        </w:rPr>
        <w:t xml:space="preserve"> the </w:t>
      </w:r>
      <w:r w:rsidR="00A10A7A">
        <w:rPr>
          <w:rFonts w:cs="Times New Roman"/>
        </w:rPr>
        <w:t xml:space="preserve">potential </w:t>
      </w:r>
      <w:r w:rsidR="00D829ED">
        <w:rPr>
          <w:rFonts w:cs="Times New Roman"/>
        </w:rPr>
        <w:t xml:space="preserve">opportunity for intervention to reverse marks associated with disease risk. </w:t>
      </w:r>
    </w:p>
    <w:p w14:paraId="44DEAA26" w14:textId="77777777" w:rsidR="003E187D" w:rsidRPr="00E93EC6" w:rsidRDefault="003E187D" w:rsidP="0019574E">
      <w:pPr>
        <w:spacing w:line="480" w:lineRule="auto"/>
        <w:jc w:val="both"/>
        <w:rPr>
          <w:rFonts w:cs="Times New Roman"/>
        </w:rPr>
      </w:pPr>
    </w:p>
    <w:p w14:paraId="7D653085" w14:textId="78CC5BDB" w:rsidR="00A350E4" w:rsidRDefault="00D829ED" w:rsidP="00D829ED">
      <w:pPr>
        <w:spacing w:line="480" w:lineRule="auto"/>
        <w:jc w:val="both"/>
        <w:rPr>
          <w:rFonts w:cs="Lucida Grande"/>
          <w:color w:val="000000"/>
        </w:rPr>
      </w:pPr>
      <w:r>
        <w:rPr>
          <w:rFonts w:cs="Times New Roman"/>
        </w:rPr>
        <w:t>Most studies have focused on identifying the effects of early life environment on changes in DNA methylation but there is now growing evidence that persistent changes can also be induced in both hist</w:t>
      </w:r>
      <w:r w:rsidR="00AF2F12">
        <w:rPr>
          <w:rFonts w:cs="Times New Roman"/>
        </w:rPr>
        <w:t xml:space="preserve">one modifications and ncRNAs. </w:t>
      </w:r>
      <w:r w:rsidR="00A350E4">
        <w:rPr>
          <w:rFonts w:cs="Times New Roman"/>
        </w:rPr>
        <w:t xml:space="preserve">Aaggard-Tillery </w:t>
      </w:r>
      <w:r w:rsidR="00A350E4" w:rsidRPr="00A350E4">
        <w:rPr>
          <w:rFonts w:cs="Times New Roman"/>
          <w:i/>
        </w:rPr>
        <w:t>et al.</w:t>
      </w:r>
      <w:r w:rsidR="00A350E4">
        <w:rPr>
          <w:rFonts w:cs="Times New Roman"/>
        </w:rPr>
        <w:t xml:space="preserve"> established an obese pregnant monkey model where the offspring were both obese and found to have site-specific alterations in fetal hepatic H3 acetylation</w:t>
      </w:r>
      <w:r w:rsidR="00AF2F12" w:rsidRPr="00AF2F12">
        <w:t xml:space="preserve"> </w:t>
      </w:r>
      <w:r w:rsidR="00AF2F12">
        <w:rPr>
          <w:rFonts w:cs="Times New Roman"/>
        </w:rPr>
        <w:fldChar w:fldCharType="begin"/>
      </w:r>
      <w:r w:rsidR="003C7BAE">
        <w:rPr>
          <w:rFonts w:cs="Times New Roman"/>
        </w:rPr>
        <w:instrText xml:space="preserve"> ADDIN EN.CITE &lt;EndNote&gt;&lt;Cite&gt;&lt;Author&gt;Aagaard-Tillery&lt;/Author&gt;&lt;Year&gt;2008&lt;/Year&gt;&lt;RecNum&gt;4743&lt;/RecNum&gt;&lt;DisplayText&gt;&lt;style face="superscript"&gt;50&lt;/style&gt;&lt;/DisplayText&gt;&lt;record&gt;&lt;rec-number&gt;4743&lt;/rec-number&gt;&lt;foreign-keys&gt;&lt;key app="EN" db-id="5xr50r906tz5f5e5zaf52d9uwefw0a55vavf" timestamp="1425486387"&gt;4743&lt;/key&gt;&lt;/foreign-keys&gt;&lt;ref-type name="Journal Article"&gt;17&lt;/ref-type&gt;&lt;contributors&gt;&lt;authors&gt;&lt;author&gt;Aagaard-Tillery, Kjersti M.&lt;/author&gt;&lt;author&gt;Grove, Kevin&lt;/author&gt;&lt;author&gt;Bishop, Jacalyn&lt;/author&gt;&lt;author&gt;Ke, Xingrao&lt;/author&gt;&lt;author&gt;Fu, Qi&lt;/author&gt;&lt;author&gt;McKnight, Robert&lt;/author&gt;&lt;author&gt;Lane, Robert H.&lt;/author&gt;&lt;/authors&gt;&lt;/contributors&gt;&lt;titles&gt;&lt;title&gt;Developmental origins of disease and determinants of chromatin structure: maternal diet modifies the primate fetal epigenome&lt;/title&gt;&lt;secondary-title&gt;Journal of molecular endocrinology&lt;/secondary-title&gt;&lt;/titles&gt;&lt;periodical&gt;&lt;full-title&gt;Journal of molecular endocrinology&lt;/full-title&gt;&lt;/periodical&gt;&lt;pages&gt;91-102&lt;/pages&gt;&lt;volume&gt;41&lt;/volume&gt;&lt;number&gt;2&lt;/number&gt;&lt;dates&gt;&lt;year&gt;2008&lt;/year&gt;&lt;pub-dates&gt;&lt;date&gt;05/30&lt;/date&gt;&lt;/pub-dates&gt;&lt;/dates&gt;&lt;isbn&gt;0952-5041&amp;#xD;1479-6813&lt;/isbn&gt;&lt;accession-num&gt;PMC2959100&lt;/accession-num&gt;&lt;urls&gt;&lt;related-urls&gt;&lt;url&gt;http://www.ncbi.nlm.nih.gov/pmc/articles/PMC2959100/&lt;/url&gt;&lt;/related-urls&gt;&lt;/urls&gt;&lt;electronic-resource-num&gt;10.1677/JME-08-0025&lt;/electronic-resource-num&gt;&lt;remote-database-name&gt;PMC&lt;/remote-database-name&gt;&lt;/record&gt;&lt;/Cite&gt;&lt;/EndNote&gt;</w:instrText>
      </w:r>
      <w:r w:rsidR="00AF2F12">
        <w:rPr>
          <w:rFonts w:cs="Times New Roman"/>
        </w:rPr>
        <w:fldChar w:fldCharType="separate"/>
      </w:r>
      <w:r w:rsidR="003C7BAE" w:rsidRPr="003C7BAE">
        <w:rPr>
          <w:rFonts w:cs="Times New Roman"/>
          <w:noProof/>
          <w:vertAlign w:val="superscript"/>
        </w:rPr>
        <w:t>50</w:t>
      </w:r>
      <w:r w:rsidR="00AF2F12">
        <w:rPr>
          <w:rFonts w:cs="Times New Roman"/>
        </w:rPr>
        <w:fldChar w:fldCharType="end"/>
      </w:r>
      <w:r w:rsidR="00A350E4">
        <w:rPr>
          <w:rFonts w:cs="Times New Roman"/>
        </w:rPr>
        <w:t xml:space="preserve">. </w:t>
      </w:r>
      <w:r w:rsidR="00AF2F12">
        <w:rPr>
          <w:rFonts w:cs="Times New Roman"/>
        </w:rPr>
        <w:t xml:space="preserve">A 50% </w:t>
      </w:r>
      <w:r w:rsidR="00E023EE">
        <w:rPr>
          <w:rFonts w:cs="Times New Roman"/>
        </w:rPr>
        <w:t>protein</w:t>
      </w:r>
      <w:r w:rsidR="00AF2F12">
        <w:rPr>
          <w:rFonts w:cs="Times New Roman"/>
        </w:rPr>
        <w:t xml:space="preserve"> reduction throughout gestation increased acetylation of histones H3 and H4 in the promoter region </w:t>
      </w:r>
      <w:r w:rsidR="00AF2F12" w:rsidRPr="00AF2F12">
        <w:rPr>
          <w:rFonts w:cs="Times New Roman"/>
        </w:rPr>
        <w:t>of C/EBP</w:t>
      </w:r>
      <w:r w:rsidR="00AF2F12" w:rsidRPr="00AF2F12">
        <w:rPr>
          <w:rFonts w:cs="Lucida Grande"/>
          <w:color w:val="000000"/>
        </w:rPr>
        <w:t>β</w:t>
      </w:r>
      <w:r w:rsidR="00AF2F12">
        <w:rPr>
          <w:rFonts w:cs="Lucida Grande"/>
          <w:color w:val="000000"/>
        </w:rPr>
        <w:t>, a central regulator of energy metabolism</w:t>
      </w:r>
      <w:r w:rsidR="00E023EE">
        <w:rPr>
          <w:rFonts w:cs="Lucida Grande"/>
          <w:color w:val="000000"/>
        </w:rPr>
        <w:t>, in</w:t>
      </w:r>
      <w:r w:rsidR="00AF2F12">
        <w:rPr>
          <w:rFonts w:cs="Lucida Grande"/>
          <w:color w:val="000000"/>
        </w:rPr>
        <w:t xml:space="preserve"> the skeletal muscle of female rat offspring, along with increased gene and protein expression </w:t>
      </w:r>
      <w:r w:rsidR="00E023EE">
        <w:rPr>
          <w:rFonts w:cs="Lucida Grande"/>
          <w:color w:val="000000"/>
        </w:rPr>
        <w:fldChar w:fldCharType="begin"/>
      </w:r>
      <w:r w:rsidR="003C7BAE">
        <w:rPr>
          <w:rFonts w:cs="Lucida Grande"/>
          <w:color w:val="000000"/>
        </w:rPr>
        <w:instrText xml:space="preserve"> ADDIN EN.CITE &lt;EndNote&gt;&lt;Cite&gt;&lt;Author&gt;Zheng&lt;/Author&gt;&lt;Year&gt;2011&lt;/Year&gt;&lt;RecNum&gt;4745&lt;/RecNum&gt;&lt;DisplayText&gt;&lt;style face="superscript"&gt;51&lt;/style&gt;&lt;/DisplayText&gt;&lt;record&gt;&lt;rec-number&gt;4745&lt;/rec-number&gt;&lt;foreign-keys&gt;&lt;key app="EN" db-id="5xr50r906tz5f5e5zaf52d9uwefw0a55vavf" timestamp="1425487043"&gt;4745&lt;/key&gt;&lt;/foreign-keys&gt;&lt;ref-type name="Journal Article"&gt;17&lt;/ref-type&gt;&lt;contributors&gt;&lt;authors&gt;&lt;author&gt;Zheng, Shasha&lt;/author&gt;&lt;author&gt;Rollet, Michelle&lt;/author&gt;&lt;author&gt;Pan, Yuan-Xiang&lt;/author&gt;&lt;/authors&gt;&lt;/contributors&gt;&lt;titles&gt;&lt;title&gt;Maternal protein restriction during pregnancy induces CCAAT/enhancer-binding protein (C/EBPβ) expression through the regulation of histone modification at its promoter region in female offspring rat skeletal muscle&lt;/title&gt;&lt;secondary-title&gt;Epigenetics&lt;/secondary-title&gt;&lt;/titles&gt;&lt;periodical&gt;&lt;full-title&gt;Epigenetics&lt;/full-title&gt;&lt;/periodical&gt;&lt;pages&gt;161-170&lt;/pages&gt;&lt;volume&gt;6&lt;/volume&gt;&lt;number&gt;2&lt;/number&gt;&lt;dates&gt;&lt;year&gt;2011&lt;/year&gt;&lt;pub-dates&gt;&lt;date&gt;2011/02/01&lt;/date&gt;&lt;/pub-dates&gt;&lt;/dates&gt;&lt;publisher&gt;Taylor &amp;amp; Francis&lt;/publisher&gt;&lt;isbn&gt;1559-2294&lt;/isbn&gt;&lt;urls&gt;&lt;related-urls&gt;&lt;url&gt;http://dx.doi.org/10.4161/epi.6.2.13472&lt;/url&gt;&lt;/related-urls&gt;&lt;/urls&gt;&lt;electronic-resource-num&gt;10.4161/epi.6.2.13472&lt;/electronic-resource-num&gt;&lt;access-date&gt;2015/03/04&lt;/access-date&gt;&lt;/record&gt;&lt;/Cite&gt;&lt;/EndNote&gt;</w:instrText>
      </w:r>
      <w:r w:rsidR="00E023EE">
        <w:rPr>
          <w:rFonts w:cs="Lucida Grande"/>
          <w:color w:val="000000"/>
        </w:rPr>
        <w:fldChar w:fldCharType="separate"/>
      </w:r>
      <w:r w:rsidR="003C7BAE" w:rsidRPr="003C7BAE">
        <w:rPr>
          <w:rFonts w:cs="Lucida Grande"/>
          <w:noProof/>
          <w:color w:val="000000"/>
          <w:vertAlign w:val="superscript"/>
        </w:rPr>
        <w:t>51</w:t>
      </w:r>
      <w:r w:rsidR="00E023EE">
        <w:rPr>
          <w:rFonts w:cs="Lucida Grande"/>
          <w:color w:val="000000"/>
        </w:rPr>
        <w:fldChar w:fldCharType="end"/>
      </w:r>
      <w:r w:rsidR="00E023EE">
        <w:rPr>
          <w:rFonts w:cs="Lucida Grande"/>
          <w:color w:val="000000"/>
        </w:rPr>
        <w:t>. Ma</w:t>
      </w:r>
      <w:r w:rsidR="00315AE7">
        <w:rPr>
          <w:rFonts w:cs="Lucida Grande"/>
          <w:color w:val="000000"/>
        </w:rPr>
        <w:t>ternal protein restriction during pregnancy in sheep has also been shown to program mar</w:t>
      </w:r>
      <w:r w:rsidR="00E023EE">
        <w:rPr>
          <w:rFonts w:cs="Lucida Grande"/>
          <w:color w:val="000000"/>
        </w:rPr>
        <w:t xml:space="preserve">ked changes in miRNA expression </w:t>
      </w:r>
      <w:r w:rsidR="00315AE7">
        <w:rPr>
          <w:rFonts w:cs="Lucida Grande"/>
          <w:color w:val="000000"/>
        </w:rPr>
        <w:t xml:space="preserve">in both the liver </w:t>
      </w:r>
      <w:r w:rsidR="00295CF2">
        <w:rPr>
          <w:rFonts w:cs="Lucida Grande"/>
          <w:color w:val="000000"/>
        </w:rPr>
        <w:fldChar w:fldCharType="begin"/>
      </w:r>
      <w:r w:rsidR="003C7BAE">
        <w:rPr>
          <w:rFonts w:cs="Lucida Grande"/>
          <w:color w:val="000000"/>
        </w:rPr>
        <w:instrText xml:space="preserve"> ADDIN EN.CITE &lt;EndNote&gt;&lt;Cite&gt;&lt;Author&gt;Lie&lt;/Author&gt;&lt;Year&gt;2014&lt;/Year&gt;&lt;RecNum&gt;4747&lt;/RecNum&gt;&lt;DisplayText&gt;&lt;style face="superscript"&gt;52&lt;/style&gt;&lt;/DisplayText&gt;&lt;record&gt;&lt;rec-number&gt;4747&lt;/rec-number&gt;&lt;foreign-keys&gt;&lt;key app="EN" db-id="5xr50r906tz5f5e5zaf52d9uwefw0a55vavf" timestamp="1425488025"&gt;4747&lt;/key&gt;&lt;/foreign-keys&gt;&lt;ref-type name="Book"&gt;6&lt;/ref-type&gt;&lt;contributors&gt;&lt;authors&gt;&lt;author&gt;Lie, Shervi&lt;/author&gt;&lt;author&gt;Morrison, Janna L.&lt;/author&gt;&lt;author&gt;Williams-Wyss, Olivia&lt;/author&gt;&lt;author&gt;Suter, Catherine M.&lt;/author&gt;&lt;author&gt;Humphreys, David T.&lt;/author&gt;&lt;author&gt;Ozanne, Susan E.&lt;/author&gt;&lt;author&gt;Zhang, Song&lt;/author&gt;&lt;author&gt;MacLaughlin, Severence M.&lt;/author&gt;&lt;author&gt;Kleemann, David O.&lt;/author&gt;&lt;author&gt;Walker, Simon K.&lt;/author&gt;&lt;author&gt;Roberts, Claire T.&lt;/author&gt;&lt;author&gt;McMillen, I. Caroline&lt;/author&gt;&lt;/authors&gt;&lt;/contributors&gt;&lt;titles&gt;&lt;title&gt;Impact of embryo number and maternal undernutrition around the time of conception on insulin signaling and gluconeogenic factors and microRNAs in the liver of fetal sheep&lt;/title&gt;&lt;/titles&gt;&lt;pages&gt;E1013-E1024&lt;/pages&gt;&lt;volume&gt;306&lt;/volume&gt;&lt;dates&gt;&lt;year&gt;2014&lt;/year&gt;&lt;/dates&gt;&lt;urls&gt;&lt;related-urls&gt;&lt;url&gt;http://ajpendo.physiology.org/ajpendo/306/9/E1013.full.pdf&lt;/url&gt;&lt;/related-urls&gt;&lt;/urls&gt;&lt;electronic-resource-num&gt;10.1152/ajpendo.00553.2013&lt;/electronic-resource-num&gt;&lt;/record&gt;&lt;/Cite&gt;&lt;/EndNote&gt;</w:instrText>
      </w:r>
      <w:r w:rsidR="00295CF2">
        <w:rPr>
          <w:rFonts w:cs="Lucida Grande"/>
          <w:color w:val="000000"/>
        </w:rPr>
        <w:fldChar w:fldCharType="separate"/>
      </w:r>
      <w:r w:rsidR="003C7BAE" w:rsidRPr="003C7BAE">
        <w:rPr>
          <w:rFonts w:cs="Lucida Grande"/>
          <w:noProof/>
          <w:color w:val="000000"/>
          <w:vertAlign w:val="superscript"/>
        </w:rPr>
        <w:t>52</w:t>
      </w:r>
      <w:r w:rsidR="00295CF2">
        <w:rPr>
          <w:rFonts w:cs="Lucida Grande"/>
          <w:color w:val="000000"/>
        </w:rPr>
        <w:fldChar w:fldCharType="end"/>
      </w:r>
      <w:r w:rsidR="00295CF2">
        <w:rPr>
          <w:rFonts w:cs="Lucida Grande"/>
          <w:color w:val="000000"/>
        </w:rPr>
        <w:t xml:space="preserve"> </w:t>
      </w:r>
      <w:r w:rsidR="00315AE7">
        <w:rPr>
          <w:rFonts w:cs="Lucida Grande"/>
          <w:color w:val="000000"/>
        </w:rPr>
        <w:t xml:space="preserve">and skeletal muscle </w:t>
      </w:r>
      <w:r w:rsidR="0046003F">
        <w:rPr>
          <w:rFonts w:cs="Lucida Grande"/>
          <w:color w:val="000000"/>
        </w:rPr>
        <w:fldChar w:fldCharType="begin"/>
      </w:r>
      <w:r w:rsidR="003C7BAE">
        <w:rPr>
          <w:rFonts w:cs="Lucida Grande"/>
          <w:color w:val="000000"/>
        </w:rPr>
        <w:instrText xml:space="preserve"> ADDIN EN.CITE &lt;EndNote&gt;&lt;Cite&gt;&lt;Author&gt;Lie&lt;/Author&gt;&lt;Year&gt;2014&lt;/Year&gt;&lt;RecNum&gt;4746&lt;/RecNum&gt;&lt;DisplayText&gt;&lt;style face="superscript"&gt;53&lt;/style&gt;&lt;/DisplayText&gt;&lt;record&gt;&lt;rec-number&gt;4746&lt;/rec-number&gt;&lt;foreign-keys&gt;&lt;key app="EN" db-id="5xr50r906tz5f5e5zaf52d9uwefw0a55vavf" timestamp="1425487872"&gt;4746&lt;/key&gt;&lt;/foreign-keys&gt;&lt;ref-type name="Journal Article"&gt;17&lt;/ref-type&gt;&lt;contributors&gt;&lt;authors&gt;&lt;author&gt;Lie, Shervi&lt;/author&gt;&lt;author&gt;Morrison, Janna L.&lt;/author&gt;&lt;author&gt;Williams-Wyss, Olivia&lt;/author&gt;&lt;author&gt;Suter, Catherine M.&lt;/author&gt;&lt;author&gt;Humphreys, David T.&lt;/author&gt;&lt;author&gt;Ozanne, Susan E.&lt;/author&gt;&lt;author&gt;Zhang, Song&lt;/author&gt;&lt;author&gt;MacLaughlin, Severence M.&lt;/author&gt;&lt;author&gt;Kleemann, David O.&lt;/author&gt;&lt;author&gt;Walker, Simon K.&lt;/author&gt;&lt;author&gt;Roberts, Claire T.&lt;/author&gt;&lt;author&gt;McMillen, I. Caroline&lt;/author&gt;&lt;/authors&gt;&lt;/contributors&gt;&lt;titles&gt;&lt;title&gt;Periconceptional Undernutrition Programs Changes in Insulin-Signaling Molecules and MicroRNAs in Skeletal Muscle in Singleton and Twin Fetal Sheep&lt;/title&gt;&lt;secondary-title&gt;Biology of Reproduction&lt;/secondary-title&gt;&lt;/titles&gt;&lt;periodical&gt;&lt;full-title&gt;Biology of Reproduction&lt;/full-title&gt;&lt;/periodical&gt;&lt;pages&gt;5, 1-10&lt;/pages&gt;&lt;volume&gt;90&lt;/volume&gt;&lt;number&gt;1&lt;/number&gt;&lt;dates&gt;&lt;year&gt;2014&lt;/year&gt;&lt;pub-dates&gt;&lt;date&gt;January 1, 2014&lt;/date&gt;&lt;/pub-dates&gt;&lt;/dates&gt;&lt;urls&gt;&lt;related-urls&gt;&lt;url&gt;http://www.biolreprod.org/content/90/1/5.abstract&lt;/url&gt;&lt;/related-urls&gt;&lt;/urls&gt;&lt;electronic-resource-num&gt;10.1095/biolreprod.113.109751&lt;/electronic-resource-num&gt;&lt;/record&gt;&lt;/Cite&gt;&lt;/EndNote&gt;</w:instrText>
      </w:r>
      <w:r w:rsidR="0046003F">
        <w:rPr>
          <w:rFonts w:cs="Lucida Grande"/>
          <w:color w:val="000000"/>
        </w:rPr>
        <w:fldChar w:fldCharType="separate"/>
      </w:r>
      <w:r w:rsidR="003C7BAE" w:rsidRPr="003C7BAE">
        <w:rPr>
          <w:rFonts w:cs="Lucida Grande"/>
          <w:noProof/>
          <w:color w:val="000000"/>
          <w:vertAlign w:val="superscript"/>
        </w:rPr>
        <w:t>53</w:t>
      </w:r>
      <w:r w:rsidR="0046003F">
        <w:rPr>
          <w:rFonts w:cs="Lucida Grande"/>
          <w:color w:val="000000"/>
        </w:rPr>
        <w:fldChar w:fldCharType="end"/>
      </w:r>
      <w:r w:rsidR="0046003F">
        <w:rPr>
          <w:rFonts w:cs="Lucida Grande"/>
          <w:color w:val="000000"/>
        </w:rPr>
        <w:t xml:space="preserve"> </w:t>
      </w:r>
      <w:r w:rsidR="00315AE7">
        <w:rPr>
          <w:rFonts w:cs="Lucida Grande"/>
          <w:color w:val="000000"/>
        </w:rPr>
        <w:t>of the offspring</w:t>
      </w:r>
      <w:r w:rsidR="00295CF2">
        <w:t xml:space="preserve">. </w:t>
      </w:r>
    </w:p>
    <w:p w14:paraId="6208007D" w14:textId="77777777" w:rsidR="00F71778" w:rsidRDefault="00F71778" w:rsidP="00D829ED">
      <w:pPr>
        <w:spacing w:line="480" w:lineRule="auto"/>
        <w:jc w:val="both"/>
        <w:rPr>
          <w:rFonts w:cs="Times New Roman"/>
        </w:rPr>
      </w:pPr>
    </w:p>
    <w:p w14:paraId="592D000D" w14:textId="276F43F3" w:rsidR="00F71778" w:rsidRDefault="00F71778" w:rsidP="00F71778">
      <w:pPr>
        <w:spacing w:line="480" w:lineRule="auto"/>
        <w:jc w:val="both"/>
        <w:rPr>
          <w:rFonts w:cs="Times New Roman"/>
        </w:rPr>
      </w:pPr>
      <w:r>
        <w:rPr>
          <w:rFonts w:cs="Times New Roman"/>
        </w:rPr>
        <w:t xml:space="preserve">The father’s diet can also have an effect on the epigenome and phenotype of the offspring. </w:t>
      </w:r>
      <w:r w:rsidRPr="00E93EC6">
        <w:rPr>
          <w:rFonts w:cs="Times New Roman"/>
        </w:rPr>
        <w:t xml:space="preserve">Offspring of fathers who were fed a low protein diet prior to mating showed widespread modest changes in DNA methylation (10-20%) compared to control offspring, including a substantial increase in methylation at an intergenic CpG island </w:t>
      </w:r>
      <w:r w:rsidRPr="00E93EC6">
        <w:rPr>
          <w:rFonts w:cs="Times New Roman"/>
        </w:rPr>
        <w:lastRenderedPageBreak/>
        <w:t xml:space="preserve">50kb upstream of the PPARα gene </w:t>
      </w:r>
      <w:r w:rsidRPr="00E93EC6">
        <w:rPr>
          <w:rFonts w:cs="Times New Roman"/>
        </w:rPr>
        <w:fldChar w:fldCharType="begin">
          <w:fldData xml:space="preserve">PEVuZE5vdGU+PENpdGU+PEF1dGhvcj5DYXJvbmU8L0F1dGhvcj48WWVhcj4yMDEwPC9ZZWFyPjxS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</w:fldData>
        </w:fldChar>
      </w:r>
      <w:r w:rsidR="003C7BAE">
        <w:rPr>
          <w:rFonts w:cs="Times New Roman"/>
        </w:rPr>
        <w:instrText xml:space="preserve"> ADDIN EN.CITE </w:instrText>
      </w:r>
      <w:r w:rsidR="003C7BAE">
        <w:rPr>
          <w:rFonts w:cs="Times New Roman"/>
        </w:rPr>
        <w:fldChar w:fldCharType="begin">
          <w:fldData xml:space="preserve">PEVuZE5vdGU+PENpdGU+PEF1dGhvcj5DYXJvbmU8L0F1dGhvcj48WWVhcj4yMDEwPC9ZZWFyPjxS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</w:fldData>
        </w:fldChar>
      </w:r>
      <w:r w:rsidR="003C7BAE">
        <w:rPr>
          <w:rFonts w:cs="Times New Roman"/>
        </w:rPr>
        <w:instrText xml:space="preserve"> ADDIN EN.CITE.DATA </w:instrText>
      </w:r>
      <w:r w:rsidR="003C7BAE">
        <w:rPr>
          <w:rFonts w:cs="Times New Roman"/>
        </w:rPr>
      </w:r>
      <w:r w:rsidR="003C7BAE">
        <w:rPr>
          <w:rFonts w:cs="Times New Roman"/>
        </w:rPr>
        <w:fldChar w:fldCharType="end"/>
      </w:r>
      <w:r w:rsidRPr="00E93EC6">
        <w:rPr>
          <w:rFonts w:cs="Times New Roman"/>
        </w:rPr>
      </w:r>
      <w:r w:rsidRPr="00E93EC6">
        <w:rPr>
          <w:rFonts w:cs="Times New Roman"/>
        </w:rPr>
        <w:fldChar w:fldCharType="separate"/>
      </w:r>
      <w:r w:rsidR="003C7BAE" w:rsidRPr="003C7BAE">
        <w:rPr>
          <w:rFonts w:cs="Times New Roman"/>
          <w:noProof/>
          <w:vertAlign w:val="superscript"/>
        </w:rPr>
        <w:t>54</w:t>
      </w:r>
      <w:r w:rsidRPr="00E93EC6">
        <w:rPr>
          <w:rFonts w:cs="Times New Roman"/>
        </w:rPr>
        <w:fldChar w:fldCharType="end"/>
      </w:r>
      <w:r w:rsidRPr="00E93EC6">
        <w:rPr>
          <w:rFonts w:cs="Times New Roman"/>
        </w:rPr>
        <w:t xml:space="preserve">. </w:t>
      </w:r>
      <w:r w:rsidRPr="00E6769B">
        <w:rPr>
          <w:rFonts w:cs="Times New Roman"/>
          <w:i/>
        </w:rPr>
        <w:t>Ng et al.</w:t>
      </w:r>
      <w:r>
        <w:rPr>
          <w:rFonts w:cs="Times New Roman"/>
          <w:i/>
        </w:rPr>
        <w:t xml:space="preserve"> </w:t>
      </w:r>
      <w:r w:rsidRPr="00596892">
        <w:rPr>
          <w:rFonts w:cs="Times New Roman"/>
        </w:rPr>
        <w:t>also</w:t>
      </w:r>
      <w:r>
        <w:rPr>
          <w:rFonts w:cs="Times New Roman"/>
          <w:i/>
        </w:rPr>
        <w:t xml:space="preserve"> </w:t>
      </w:r>
      <w:r w:rsidRPr="00E6769B">
        <w:rPr>
          <w:rFonts w:cs="Times New Roman"/>
        </w:rPr>
        <w:t xml:space="preserve">showed that a </w:t>
      </w:r>
      <w:r>
        <w:rPr>
          <w:rFonts w:cs="Times New Roman"/>
        </w:rPr>
        <w:t xml:space="preserve">chronic </w:t>
      </w:r>
      <w:r w:rsidRPr="00E6769B">
        <w:rPr>
          <w:rFonts w:cs="Times New Roman"/>
        </w:rPr>
        <w:t>paternal high-fat diet</w:t>
      </w:r>
      <w:r>
        <w:rPr>
          <w:rFonts w:cs="Times New Roman"/>
        </w:rPr>
        <w:t xml:space="preserve"> led to </w:t>
      </w:r>
      <w:r>
        <w:rPr>
          <w:rFonts w:ascii="Cambria" w:hAnsi="Cambria" w:cs="Times New Roman"/>
        </w:rPr>
        <w:t xml:space="preserve">β-cell dysfunction </w:t>
      </w:r>
      <w:r>
        <w:rPr>
          <w:rFonts w:cs="Times New Roman"/>
        </w:rPr>
        <w:t xml:space="preserve">in the female offspring </w:t>
      </w:r>
      <w:r>
        <w:rPr>
          <w:rFonts w:cs="Times New Roman"/>
        </w:rPr>
        <w:fldChar w:fldCharType="begin"/>
      </w:r>
      <w:r w:rsidR="003C7BAE">
        <w:rPr>
          <w:rFonts w:cs="Times New Roman"/>
        </w:rPr>
        <w:instrText xml:space="preserve"> ADDIN EN.CITE &lt;EndNote&gt;&lt;Cite&gt;&lt;Author&gt;Ng&lt;/Author&gt;&lt;Year&gt;2010&lt;/Year&gt;&lt;RecNum&gt;4738&lt;/RecNum&gt;&lt;DisplayText&gt;&lt;style face="superscript"&gt;55&lt;/style&gt;&lt;/DisplayText&gt;&lt;record&gt;&lt;rec-number&gt;4738&lt;/rec-number&gt;&lt;foreign-keys&gt;&lt;key app="EN" db-id="5xr50r906tz5f5e5zaf52d9uwefw0a55vavf" timestamp="1425472320"&gt;4738&lt;/key&gt;&lt;/foreign-keys&gt;&lt;ref-type name="Journal Article"&gt;17&lt;/ref-type&gt;&lt;contributors&gt;&lt;authors&gt;&lt;author&gt;Ng, Sheau-Fang&lt;/author&gt;&lt;author&gt;Lin, Ruby C. Y.&lt;/author&gt;&lt;author&gt;Laybutt, D. Ross&lt;/author&gt;&lt;author&gt;Barres, Romain&lt;/author&gt;&lt;author&gt;Owens, Julie A.&lt;/author&gt;&lt;author&gt;Morris, Margaret J.&lt;/author&gt;&lt;/authors&gt;&lt;/contributors&gt;&lt;titles&gt;&lt;title&gt;Chronic high-fat diet in fathers programs [bgr]-cell dysfunction in female rat offspring&lt;/title&gt;&lt;secondary-title&gt;Nature&lt;/secondary-title&gt;&lt;/titles&gt;&lt;periodical&gt;&lt;full-title&gt;Nature&lt;/full-title&gt;&lt;/periodical&gt;&lt;pages&gt;963-966&lt;/pages&gt;&lt;volume&gt;467&lt;/volume&gt;&lt;number&gt;7318&lt;/number&gt;&lt;dates&gt;&lt;year&gt;2010&lt;/year&gt;&lt;pub-dates&gt;&lt;date&gt;10/21/print&lt;/date&gt;&lt;/pub-dates&gt;&lt;/dates&gt;&lt;publisher&gt;Nature Publishing Group, a division of Macmillan Publishers Limited. All Rights Reserved.&lt;/publisher&gt;&lt;isbn&gt;0028-0836&lt;/isbn&gt;&lt;work-type&gt;10.1038/nature09491&lt;/work-type&gt;&lt;urls&gt;&lt;related-urls&gt;&lt;url&gt;http://dx.doi.org/10.1038/nature09491&lt;/url&gt;&lt;/related-urls&gt;&lt;/urls&gt;&lt;electronic-resource-num&gt;http://www.nature.com/nature/journal/v467/n7318/abs/nature09491.html#supplementary-information&lt;/electronic-resource-num&gt;&lt;/record&gt;&lt;/Cite&gt;&lt;/EndNote&gt;</w:instrText>
      </w:r>
      <w:r>
        <w:rPr>
          <w:rFonts w:cs="Times New Roman"/>
        </w:rPr>
        <w:fldChar w:fldCharType="separate"/>
      </w:r>
      <w:r w:rsidR="003C7BAE" w:rsidRPr="003C7BAE">
        <w:rPr>
          <w:rFonts w:cs="Times New Roman"/>
          <w:noProof/>
          <w:vertAlign w:val="superscript"/>
        </w:rPr>
        <w:t>55</w:t>
      </w:r>
      <w:r>
        <w:rPr>
          <w:rFonts w:cs="Times New Roman"/>
        </w:rPr>
        <w:fldChar w:fldCharType="end"/>
      </w:r>
      <w:r>
        <w:rPr>
          <w:rFonts w:cs="Times New Roman"/>
        </w:rPr>
        <w:t xml:space="preserve">. Experimental studies of </w:t>
      </w:r>
      <w:r w:rsidRPr="00F71778">
        <w:rPr>
          <w:rFonts w:cs="Times New Roman"/>
        </w:rPr>
        <w:t>paternal-diet-induced intergenerational metabolic reprogramming</w:t>
      </w:r>
      <w:r>
        <w:rPr>
          <w:rFonts w:cs="Times New Roman"/>
        </w:rPr>
        <w:t xml:space="preserve"> are an area of increasing research interest, with a </w:t>
      </w:r>
      <w:r w:rsidRPr="00F71778">
        <w:rPr>
          <w:rFonts w:cs="Times New Roman"/>
        </w:rPr>
        <w:t xml:space="preserve">Drosophila model </w:t>
      </w:r>
      <w:r>
        <w:rPr>
          <w:rFonts w:cs="Times New Roman"/>
        </w:rPr>
        <w:t>showing effects mediated through histone changes and alterations in chromatin state</w:t>
      </w:r>
      <w:r w:rsidRPr="00F71778">
        <w:rPr>
          <w:rFonts w:cs="Times New Roman"/>
        </w:rPr>
        <w:t xml:space="preserve"> </w:t>
      </w:r>
      <w:r w:rsidR="0095349D">
        <w:rPr>
          <w:rFonts w:cs="Times New Roman"/>
        </w:rPr>
        <w:fldChar w:fldCharType="begin"/>
      </w:r>
      <w:r w:rsidR="003C7BAE">
        <w:rPr>
          <w:rFonts w:cs="Times New Roman"/>
        </w:rPr>
        <w:instrText xml:space="preserve"> ADDIN EN.CITE &lt;EndNote&gt;&lt;Cite&gt;&lt;Author&gt;Öst&lt;/Author&gt;&lt;Year&gt;2014&lt;/Year&gt;&lt;RecNum&gt;4752&lt;/RecNum&gt;&lt;DisplayText&gt;&lt;style face="superscript"&gt;56&lt;/style&gt;&lt;/DisplayText&gt;&lt;record&gt;&lt;rec-number&gt;4752&lt;/rec-number&gt;&lt;foreign-keys&gt;&lt;key app="EN" db-id="5xr50r906tz5f5e5zaf52d9uwefw0a55vavf" timestamp="1427797382"&gt;4752&lt;/key&gt;&lt;/foreign-keys&gt;&lt;ref-type name="Journal Article"&gt;17&lt;/ref-type&gt;&lt;contributors&gt;&lt;authors&gt;&lt;author&gt;Öst, Anita&lt;/author&gt;&lt;author&gt;Lempradl, Adelheid&lt;/author&gt;&lt;author&gt;Casas, Eduard&lt;/author&gt;&lt;author&gt;Weigert, Melanie&lt;/author&gt;&lt;author&gt;Tiko, Theodor&lt;/author&gt;&lt;author&gt;Deniz, Merdin&lt;/author&gt;&lt;author&gt;Pantano, Lorena&lt;/author&gt;&lt;author&gt;Boenisch, Ulrike&lt;/author&gt;&lt;author&gt;Itskov, Pavel M&lt;/author&gt;&lt;author&gt;Stoeckius, Marlon&lt;/author&gt;&lt;author&gt;Ruf, Marius&lt;/author&gt;&lt;author&gt;Rajewsky, Nikolaus&lt;/author&gt;&lt;author&gt;Reuter, Gunter&lt;/author&gt;&lt;author&gt;Iovino, Nicola&lt;/author&gt;&lt;author&gt;Ribeiro, Carlos&lt;/author&gt;&lt;author&gt;Alenius, Mattias&lt;/author&gt;&lt;author&gt;Heyne, Steffen&lt;/author&gt;&lt;author&gt;Vavouri, Tanya&lt;/author&gt;&lt;author&gt;Pospisilik, J.  Andrew&lt;/author&gt;&lt;/authors&gt;&lt;/contributors&gt;&lt;titles&gt;&lt;title&gt;Paternal Diet Defines Offspring Chromatin State and Intergenerational Obesity&lt;/title&gt;&lt;secondary-title&gt;Cell&lt;/secondary-title&gt;&lt;/titles&gt;&lt;periodical&gt;&lt;full-title&gt;Cell&lt;/full-title&gt;&lt;/periodical&gt;&lt;pages&gt;1352-1364&lt;/pages&gt;&lt;volume&gt;159&lt;/volume&gt;&lt;number&gt;6&lt;/number&gt;&lt;dates&gt;&lt;year&gt;2014&lt;/year&gt;&lt;pub-dates&gt;&lt;date&gt;12/4/&lt;/date&gt;&lt;/pub-dates&gt;&lt;/dates&gt;&lt;isbn&gt;0092-8674&lt;/isbn&gt;&lt;urls&gt;&lt;related-urls&gt;&lt;url&gt;http://www.sciencedirect.com/science/article/pii/S0092867414014366&lt;/url&gt;&lt;/related-urls&gt;&lt;/urls&gt;&lt;electronic-resource-num&gt;http://dx.doi.org/10.1016/j.cell.2014.11.005&lt;/electronic-resource-num&gt;&lt;/record&gt;&lt;/Cite&gt;&lt;/EndNote&gt;</w:instrText>
      </w:r>
      <w:r w:rsidR="0095349D">
        <w:rPr>
          <w:rFonts w:cs="Times New Roman"/>
        </w:rPr>
        <w:fldChar w:fldCharType="separate"/>
      </w:r>
      <w:r w:rsidR="003C7BAE" w:rsidRPr="003C7BAE">
        <w:rPr>
          <w:rFonts w:cs="Times New Roman"/>
          <w:noProof/>
          <w:vertAlign w:val="superscript"/>
        </w:rPr>
        <w:t>56</w:t>
      </w:r>
      <w:r w:rsidR="0095349D">
        <w:rPr>
          <w:rFonts w:cs="Times New Roman"/>
        </w:rPr>
        <w:fldChar w:fldCharType="end"/>
      </w:r>
      <w:r w:rsidR="0095349D">
        <w:rPr>
          <w:rFonts w:cs="Times New Roman"/>
        </w:rPr>
        <w:t xml:space="preserve">. </w:t>
      </w:r>
    </w:p>
    <w:p w14:paraId="345DB211" w14:textId="77777777" w:rsidR="00C61E40" w:rsidRDefault="00C61E40" w:rsidP="0019574E">
      <w:pPr>
        <w:spacing w:line="480" w:lineRule="auto"/>
        <w:jc w:val="both"/>
        <w:rPr>
          <w:rFonts w:cs="Times New Roman"/>
        </w:rPr>
      </w:pPr>
    </w:p>
    <w:p w14:paraId="3D4061F9" w14:textId="1E3A7E1D" w:rsidR="00C921A4" w:rsidRDefault="00C61E40" w:rsidP="0019574E">
      <w:pPr>
        <w:spacing w:line="480" w:lineRule="auto"/>
        <w:jc w:val="both"/>
        <w:rPr>
          <w:rFonts w:cs="Times New Roman"/>
        </w:rPr>
      </w:pPr>
      <w:r w:rsidRPr="00337810">
        <w:rPr>
          <w:rFonts w:cs="Times New Roman"/>
        </w:rPr>
        <w:t xml:space="preserve">DNA methylation is not completely erased </w:t>
      </w:r>
      <w:r w:rsidR="00650360" w:rsidRPr="00337810">
        <w:rPr>
          <w:rFonts w:cs="Times New Roman"/>
        </w:rPr>
        <w:t xml:space="preserve">during early embryogenesis </w:t>
      </w:r>
      <w:r w:rsidRPr="00337810">
        <w:rPr>
          <w:rFonts w:cs="Times New Roman"/>
        </w:rPr>
        <w:t xml:space="preserve">and as such some methylated sites </w:t>
      </w:r>
      <w:r w:rsidR="00337810" w:rsidRPr="00337810">
        <w:rPr>
          <w:rFonts w:cs="Times New Roman"/>
        </w:rPr>
        <w:t>survive along with associated histones</w:t>
      </w:r>
      <w:r w:rsidR="00F52212">
        <w:rPr>
          <w:rFonts w:cs="Times New Roman"/>
        </w:rPr>
        <w:t>, providing one mechanism for</w:t>
      </w:r>
      <w:r w:rsidR="0058788C" w:rsidRPr="00337810">
        <w:rPr>
          <w:rFonts w:cs="Times New Roman"/>
        </w:rPr>
        <w:t xml:space="preserve"> epigenetic trans</w:t>
      </w:r>
      <w:r w:rsidR="00D240F2" w:rsidRPr="00337810">
        <w:rPr>
          <w:rFonts w:cs="Times New Roman"/>
        </w:rPr>
        <w:t>generational inheritance</w:t>
      </w:r>
      <w:r w:rsidR="005244F2">
        <w:rPr>
          <w:rFonts w:cs="Times New Roman"/>
        </w:rPr>
        <w:fldChar w:fldCharType="begin"/>
      </w:r>
      <w:r w:rsidR="005244F2">
        <w:rPr>
          <w:rFonts w:cs="Times New Roman"/>
        </w:rPr>
        <w:instrText xml:space="preserve"> ADDIN EN.CITE &lt;EndNote&gt;&lt;Cite&gt;&lt;Author&gt;Lange&lt;/Author&gt;&lt;Year&gt;2010&lt;/Year&gt;&lt;RecNum&gt;4760&lt;/RecNum&gt;&lt;DisplayText&gt;&lt;style face="superscript"&gt;57&lt;/style&gt;&lt;/DisplayText&gt;&lt;record&gt;&lt;rec-number&gt;4760&lt;/rec-number&gt;&lt;foreign-keys&gt;&lt;key app="EN" db-id="5xr50r906tz5f5e5zaf52d9uwefw0a55vavf" timestamp="1430299929"&gt;4760&lt;/key&gt;&lt;/foreign-keys&gt;&lt;ref-type name="Journal Article"&gt;17&lt;/ref-type&gt;&lt;contributors&gt;&lt;authors&gt;&lt;author&gt;Lange, Ulrike C.&lt;/author&gt;&lt;author&gt;Schneider, Robert&lt;/author&gt;&lt;/authors&gt;&lt;/contributors&gt;&lt;titles&gt;&lt;title&gt;What an epigenome remembers&lt;/title&gt;&lt;secondary-title&gt;BioEssays&lt;/secondary-title&gt;&lt;/titles&gt;&lt;periodical&gt;&lt;full-title&gt;BioEssays&lt;/full-title&gt;&lt;/periodical&gt;&lt;pages&gt;659-668&lt;/pages&gt;&lt;volume&gt;32&lt;/volume&gt;&lt;number&gt;8&lt;/number&gt;&lt;keywords&gt;&lt;keyword&gt;epigenetics&lt;/keyword&gt;&lt;keyword&gt;histone modification&lt;/keyword&gt;&lt;keyword&gt;transmission of marks&lt;/keyword&gt;&lt;/keywords&gt;&lt;dates&gt;&lt;year&gt;2010&lt;/year&gt;&lt;/dates&gt;&lt;publisher&gt;WILEY-VCH Verlag&lt;/publisher&gt;&lt;isbn&gt;1521-1878&lt;/isbn&gt;&lt;urls&gt;&lt;related-urls&gt;&lt;url&gt;http://dx.doi.org/10.1002/bies.201000030&lt;/url&gt;&lt;/related-urls&gt;&lt;/urls&gt;&lt;electronic-resource-num&gt;10.1002/bies.201000030&lt;/electronic-resource-num&gt;&lt;/record&gt;&lt;/Cite&gt;&lt;/EndNote&gt;</w:instrText>
      </w:r>
      <w:r w:rsidR="005244F2">
        <w:rPr>
          <w:rFonts w:cs="Times New Roman"/>
        </w:rPr>
        <w:fldChar w:fldCharType="separate"/>
      </w:r>
      <w:r w:rsidR="005244F2" w:rsidRPr="005244F2">
        <w:rPr>
          <w:rFonts w:cs="Times New Roman"/>
          <w:noProof/>
          <w:vertAlign w:val="superscript"/>
        </w:rPr>
        <w:t>57</w:t>
      </w:r>
      <w:r w:rsidR="005244F2">
        <w:rPr>
          <w:rFonts w:cs="Times New Roman"/>
        </w:rPr>
        <w:fldChar w:fldCharType="end"/>
      </w:r>
      <w:r w:rsidR="00D240F2" w:rsidRPr="00337810">
        <w:rPr>
          <w:rFonts w:cs="Times New Roman"/>
        </w:rPr>
        <w:t>.</w:t>
      </w:r>
      <w:r w:rsidR="00D240F2">
        <w:rPr>
          <w:rFonts w:cs="Times New Roman"/>
        </w:rPr>
        <w:t xml:space="preserve"> </w:t>
      </w:r>
      <w:r w:rsidR="00FD24F1">
        <w:rPr>
          <w:rFonts w:cs="Times New Roman"/>
        </w:rPr>
        <w:t>For a true transgenerational effect it must extend</w:t>
      </w:r>
      <w:r w:rsidR="00657E0A">
        <w:rPr>
          <w:rFonts w:cs="Times New Roman"/>
        </w:rPr>
        <w:t xml:space="preserve"> to the F3 generation since environmental</w:t>
      </w:r>
      <w:r>
        <w:rPr>
          <w:rFonts w:cs="Times New Roman"/>
        </w:rPr>
        <w:t xml:space="preserve"> exposure of an</w:t>
      </w:r>
      <w:r w:rsidR="00657E0A">
        <w:rPr>
          <w:rFonts w:cs="Times New Roman"/>
        </w:rPr>
        <w:t xml:space="preserve"> F0 female exposes the F1 embryo </w:t>
      </w:r>
      <w:r>
        <w:rPr>
          <w:rFonts w:cs="Times New Roman"/>
        </w:rPr>
        <w:t>and</w:t>
      </w:r>
      <w:r w:rsidR="00657E0A">
        <w:rPr>
          <w:rFonts w:cs="Times New Roman"/>
        </w:rPr>
        <w:t xml:space="preserve"> the F2 germline pre</w:t>
      </w:r>
      <w:r w:rsidR="005A787F">
        <w:rPr>
          <w:rFonts w:cs="Times New Roman"/>
        </w:rPr>
        <w:t>sent within that embryo</w:t>
      </w:r>
      <w:r w:rsidR="00F52212">
        <w:rPr>
          <w:rFonts w:cs="Times New Roman"/>
        </w:rPr>
        <w:t>;</w:t>
      </w:r>
      <w:r w:rsidR="005A787F">
        <w:rPr>
          <w:rFonts w:cs="Times New Roman"/>
        </w:rPr>
        <w:t xml:space="preserve">, </w:t>
      </w:r>
      <w:r w:rsidR="00657E0A">
        <w:rPr>
          <w:rFonts w:cs="Times New Roman"/>
        </w:rPr>
        <w:t>any traits present in the F2 generation cannot be consider</w:t>
      </w:r>
      <w:r w:rsidR="00F52212">
        <w:rPr>
          <w:rFonts w:cs="Times New Roman"/>
        </w:rPr>
        <w:t>ed</w:t>
      </w:r>
      <w:r w:rsidR="00657E0A">
        <w:rPr>
          <w:rFonts w:cs="Times New Roman"/>
        </w:rPr>
        <w:t xml:space="preserve"> a true </w:t>
      </w:r>
      <w:r w:rsidR="00F86691">
        <w:rPr>
          <w:rFonts w:cs="Times New Roman"/>
        </w:rPr>
        <w:t>transgenerational</w:t>
      </w:r>
      <w:r w:rsidR="00657E0A">
        <w:rPr>
          <w:rFonts w:cs="Times New Roman"/>
        </w:rPr>
        <w:t xml:space="preserve"> trait and are better </w:t>
      </w:r>
      <w:r w:rsidR="00FD24F1">
        <w:rPr>
          <w:rFonts w:cs="Times New Roman"/>
        </w:rPr>
        <w:t xml:space="preserve">described as a multigenerational effect </w:t>
      </w:r>
      <w:r w:rsidR="005A787F">
        <w:rPr>
          <w:rFonts w:cs="Times New Roman"/>
        </w:rPr>
        <w:fldChar w:fldCharType="begin"/>
      </w:r>
      <w:r w:rsidR="005244F2">
        <w:rPr>
          <w:rFonts w:cs="Times New Roman"/>
        </w:rPr>
        <w:instrText xml:space="preserve"> ADDIN EN.CITE &lt;EndNote&gt;&lt;Cite&gt;&lt;Author&gt;Desai&lt;/Author&gt;&lt;Year&gt;2015&lt;/Year&gt;&lt;RecNum&gt;4755&lt;/RecNum&gt;&lt;DisplayText&gt;&lt;style face="superscript"&gt;58&lt;/style&gt;&lt;/DisplayText&gt;&lt;record&gt;&lt;rec-number&gt;4755&lt;/rec-number&gt;&lt;foreign-keys&gt;&lt;key app="EN" db-id="5xr50r906tz5f5e5zaf52d9uwefw0a55vavf" timestamp="1430118454"&gt;4755&lt;/key&gt;&lt;/foreign-keys&gt;&lt;ref-type name="Journal Article"&gt;17&lt;/ref-type&gt;&lt;contributors&gt;&lt;authors&gt;&lt;author&gt;Desai, M.&lt;/author&gt;&lt;author&gt;Jellyman, J. K.&lt;/author&gt;&lt;author&gt;Ross, M. G.&lt;/author&gt;&lt;/authors&gt;&lt;/contributors&gt;&lt;titles&gt;&lt;title&gt;Epigenomics, gestational programming and risk of metabolic syndrome&lt;/title&gt;&lt;secondary-title&gt;Int J Obes&lt;/secondary-title&gt;&lt;/titles&gt;&lt;periodical&gt;&lt;full-title&gt;Int J Obes&lt;/full-title&gt;&lt;/periodical&gt;&lt;pages&gt;633-641&lt;/pages&gt;&lt;volume&gt;39&lt;/volume&gt;&lt;number&gt;4&lt;/number&gt;&lt;dates&gt;&lt;year&gt;2015&lt;/year&gt;&lt;pub-dates&gt;&lt;date&gt;04//print&lt;/date&gt;&lt;/pub-dates&gt;&lt;/dates&gt;&lt;publisher&gt;Macmillan Publishers Limited&lt;/publisher&gt;&lt;isbn&gt;0307-0565&lt;/isbn&gt;&lt;work-type&gt;Review&lt;/work-type&gt;&lt;urls&gt;&lt;related-urls&gt;&lt;url&gt;http://dx.doi.org/10.1038/ijo.2015.13&lt;/url&gt;&lt;/related-urls&gt;&lt;/urls&gt;&lt;electronic-resource-num&gt;10.1038/ijo.2015.13&lt;/electronic-resource-num&gt;&lt;/record&gt;&lt;/Cite&gt;&lt;/EndNote&gt;</w:instrText>
      </w:r>
      <w:r w:rsidR="005A787F">
        <w:rPr>
          <w:rFonts w:cs="Times New Roman"/>
        </w:rPr>
        <w:fldChar w:fldCharType="separate"/>
      </w:r>
      <w:r w:rsidR="005244F2" w:rsidRPr="005244F2">
        <w:rPr>
          <w:rFonts w:cs="Times New Roman"/>
          <w:noProof/>
          <w:vertAlign w:val="superscript"/>
        </w:rPr>
        <w:t>58</w:t>
      </w:r>
      <w:r w:rsidR="005A787F">
        <w:rPr>
          <w:rFonts w:cs="Times New Roman"/>
        </w:rPr>
        <w:fldChar w:fldCharType="end"/>
      </w:r>
      <w:r w:rsidR="005A787F">
        <w:rPr>
          <w:rFonts w:cs="Times New Roman"/>
        </w:rPr>
        <w:t xml:space="preserve">. </w:t>
      </w:r>
      <w:r w:rsidR="00FD24F1">
        <w:rPr>
          <w:rFonts w:cs="Times New Roman"/>
        </w:rPr>
        <w:t xml:space="preserve"> </w:t>
      </w:r>
      <w:r w:rsidR="0058788C">
        <w:rPr>
          <w:rFonts w:cs="Times New Roman"/>
        </w:rPr>
        <w:t>In males multigenerational exposure is limited to the F0 and F1 generations</w:t>
      </w:r>
      <w:r w:rsidR="00394CFB">
        <w:rPr>
          <w:rFonts w:cs="Times New Roman"/>
        </w:rPr>
        <w:t xml:space="preserve"> since F2 offspring from the male line </w:t>
      </w:r>
      <w:r>
        <w:rPr>
          <w:rFonts w:cs="Times New Roman"/>
        </w:rPr>
        <w:t>are</w:t>
      </w:r>
      <w:r w:rsidR="00394CFB">
        <w:rPr>
          <w:rFonts w:cs="Times New Roman"/>
        </w:rPr>
        <w:t xml:space="preserve"> not exposed to the F0 uterine environment. </w:t>
      </w:r>
      <w:r w:rsidR="00D240F2">
        <w:rPr>
          <w:rFonts w:cs="Times New Roman"/>
        </w:rPr>
        <w:t>Maternal</w:t>
      </w:r>
      <w:r w:rsidR="00F80128">
        <w:rPr>
          <w:rFonts w:cs="Times New Roman"/>
        </w:rPr>
        <w:t xml:space="preserve"> </w:t>
      </w:r>
      <w:r w:rsidR="00C978D9">
        <w:rPr>
          <w:rFonts w:cs="Times New Roman"/>
        </w:rPr>
        <w:t>undernutrit</w:t>
      </w:r>
      <w:r w:rsidR="00F52212">
        <w:rPr>
          <w:rFonts w:cs="Times New Roman"/>
        </w:rPr>
        <w:t>i</w:t>
      </w:r>
      <w:r w:rsidR="00C978D9">
        <w:rPr>
          <w:rFonts w:cs="Times New Roman"/>
        </w:rPr>
        <w:t xml:space="preserve">on in the F0 generation can alter glucose metabolism in the third generation, despite normal nutrition during pregnancy in the F1 and F2 generations </w:t>
      </w:r>
      <w:r w:rsidR="00304B09">
        <w:rPr>
          <w:rFonts w:cs="Times New Roman"/>
        </w:rPr>
        <w:fldChar w:fldCharType="begin"/>
      </w:r>
      <w:r w:rsidR="005244F2">
        <w:rPr>
          <w:rFonts w:cs="Times New Roman"/>
        </w:rPr>
        <w:instrText xml:space="preserve"> ADDIN EN.CITE &lt;EndNote&gt;&lt;Cite&gt;&lt;Author&gt;Benyshek&lt;/Author&gt;&lt;Year&gt;2006&lt;/Year&gt;&lt;RecNum&gt;4757&lt;/RecNum&gt;&lt;DisplayText&gt;&lt;style face="superscript"&gt;59&lt;/style&gt;&lt;/DisplayText&gt;&lt;record&gt;&lt;rec-number&gt;4757&lt;/rec-number&gt;&lt;foreign-keys&gt;&lt;key app="EN" db-id="5xr50r906tz5f5e5zaf52d9uwefw0a55vavf" timestamp="1430144431"&gt;4757&lt;/key&gt;&lt;/foreign-keys&gt;&lt;ref-type name="Journal Article"&gt;17&lt;/ref-type&gt;&lt;contributors&gt;&lt;authors&gt;&lt;author&gt;Benyshek, D. C.&lt;/author&gt;&lt;author&gt;Johnston, C. S.&lt;/author&gt;&lt;author&gt;Martin, J. F.&lt;/author&gt;&lt;/authors&gt;&lt;/contributors&gt;&lt;titles&gt;&lt;title&gt;Glucose metabolism is altered in the adequately-nourished grand-offspring (F3 generation) of rats malnourished during gestation and perinatal lif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117-1119&lt;/pages&gt;&lt;volume&gt;49&lt;/volume&gt;&lt;number&gt;5&lt;/number&gt;&lt;dates&gt;&lt;year&gt;2006&lt;/year&gt;&lt;pub-dates&gt;&lt;date&gt;2006/05/01&lt;/date&gt;&lt;/pub-dates&gt;&lt;/dates&gt;&lt;publisher&gt;Springer-Verlag&lt;/publisher&gt;&lt;isbn&gt;0012-186X&lt;/isbn&gt;&lt;urls&gt;&lt;related-urls&gt;&lt;url&gt;http://dx.doi.org/10.1007/s00125-006-0196-5&lt;/url&gt;&lt;/related-urls&gt;&lt;/urls&gt;&lt;electronic-resource-num&gt;10.1007/s00125-006-0196-5&lt;/electronic-resource-num&gt;&lt;language&gt;English&lt;/language&gt;&lt;/record&gt;&lt;/Cite&gt;&lt;/EndNote&gt;</w:instrText>
      </w:r>
      <w:r w:rsidR="00304B09">
        <w:rPr>
          <w:rFonts w:cs="Times New Roman"/>
        </w:rPr>
        <w:fldChar w:fldCharType="separate"/>
      </w:r>
      <w:r w:rsidR="005244F2" w:rsidRPr="005244F2">
        <w:rPr>
          <w:rFonts w:cs="Times New Roman"/>
          <w:noProof/>
          <w:vertAlign w:val="superscript"/>
        </w:rPr>
        <w:t>59</w:t>
      </w:r>
      <w:r w:rsidR="00304B09">
        <w:rPr>
          <w:rFonts w:cs="Times New Roman"/>
        </w:rPr>
        <w:fldChar w:fldCharType="end"/>
      </w:r>
      <w:r w:rsidR="00304B09" w:rsidRPr="00304B09">
        <w:rPr>
          <w:rFonts w:cs="Times New Roman"/>
        </w:rPr>
        <w:t xml:space="preserve">. </w:t>
      </w:r>
      <w:r w:rsidR="00C978D9" w:rsidRPr="00304B09">
        <w:rPr>
          <w:rFonts w:cs="Times New Roman"/>
        </w:rPr>
        <w:t>There</w:t>
      </w:r>
      <w:r w:rsidR="00C978D9">
        <w:rPr>
          <w:rFonts w:cs="Times New Roman"/>
        </w:rPr>
        <w:t xml:space="preserve"> are also gender specific transgenerational effects; maternal high-fat feeding during pregnancy</w:t>
      </w:r>
      <w:r w:rsidR="00991785">
        <w:rPr>
          <w:rFonts w:cs="Times New Roman"/>
        </w:rPr>
        <w:t xml:space="preserve"> and lactation</w:t>
      </w:r>
      <w:r w:rsidR="00304B09">
        <w:rPr>
          <w:rFonts w:cs="Times New Roman"/>
        </w:rPr>
        <w:t xml:space="preserve"> </w:t>
      </w:r>
      <w:r w:rsidR="00C978D9">
        <w:rPr>
          <w:rFonts w:cs="Times New Roman"/>
        </w:rPr>
        <w:t>increased body size in F1 and F2 generations</w:t>
      </w:r>
      <w:r w:rsidR="00F52212">
        <w:rPr>
          <w:rFonts w:cs="Times New Roman"/>
        </w:rPr>
        <w:t>,</w:t>
      </w:r>
      <w:r w:rsidR="00C978D9">
        <w:rPr>
          <w:rFonts w:cs="Times New Roman"/>
        </w:rPr>
        <w:t xml:space="preserve"> with transmission via both the maternal and paternal lineages, however transmission of the increased body size to the F3 generation was restricted to females and transmitted through the paternal lineage only</w:t>
      </w:r>
      <w:r w:rsidR="00304B09" w:rsidRPr="00304B09">
        <w:t xml:space="preserve"> </w:t>
      </w:r>
      <w:r w:rsidR="00304B09">
        <w:rPr>
          <w:rFonts w:cs="Times New Roman"/>
        </w:rPr>
        <w:fldChar w:fldCharType="begin"/>
      </w:r>
      <w:r w:rsidR="005244F2">
        <w:rPr>
          <w:rFonts w:cs="Times New Roman"/>
        </w:rPr>
        <w:instrText xml:space="preserve"> ADDIN EN.CITE &lt;EndNote&gt;&lt;Cite&gt;&lt;Author&gt;Gregory&lt;/Author&gt;&lt;Year&gt;2011&lt;/Year&gt;&lt;RecNum&gt;4756&lt;/RecNum&gt;&lt;DisplayText&gt;&lt;style face="superscript"&gt;60&lt;/style&gt;&lt;/DisplayText&gt;&lt;record&gt;&lt;rec-number&gt;4756&lt;/rec-number&gt;&lt;foreign-keys&gt;&lt;key app="EN" db-id="5xr50r906tz5f5e5zaf52d9uwefw0a55vavf" timestamp="1430144359"&gt;4756&lt;/key&gt;&lt;/foreign-keys&gt;&lt;ref-type name="Journal Article"&gt;17&lt;/ref-type&gt;&lt;contributors&gt;&lt;authors&gt;&lt;author&gt;Gregory, A. Dunn&lt;/author&gt;&lt;author&gt;Tracy, L. Bale&lt;/author&gt;&lt;/authors&gt;&lt;/contributors&gt;&lt;titles&gt;&lt;title&gt;Maternal High-Fat Diet Effects on Third-Generation Female Body Size via the Paternal Lineage&lt;/title&gt;&lt;secondary-title&gt;Endocrinology&lt;/secondary-title&gt;&lt;/titles&gt;&lt;periodical&gt;&lt;full-title&gt;Endocrinology&lt;/full-title&gt;&lt;/periodical&gt;&lt;pages&gt;2228-2236&lt;/pages&gt;&lt;volume&gt;152&lt;/volume&gt;&lt;number&gt;6&lt;/number&gt;&lt;dates&gt;&lt;year&gt;2011&lt;/year&gt;&lt;/dates&gt;&lt;accession-num&gt;21447631&lt;/accession-num&gt;&lt;urls&gt;&lt;related-urls&gt;&lt;url&gt;http://press.endocrine.org/doi/abs/10.1210/en.2010-1461&lt;/url&gt;&lt;/related-urls&gt;&lt;/urls&gt;&lt;electronic-resource-num&gt;doi:10.1210/en.2010-1461&lt;/electronic-resource-num&gt;&lt;/record&gt;&lt;/Cite&gt;&lt;/EndNote&gt;</w:instrText>
      </w:r>
      <w:r w:rsidR="00304B09">
        <w:rPr>
          <w:rFonts w:cs="Times New Roman"/>
        </w:rPr>
        <w:fldChar w:fldCharType="separate"/>
      </w:r>
      <w:r w:rsidR="005244F2" w:rsidRPr="005244F2">
        <w:rPr>
          <w:rFonts w:cs="Times New Roman"/>
          <w:noProof/>
          <w:vertAlign w:val="superscript"/>
        </w:rPr>
        <w:t>60</w:t>
      </w:r>
      <w:r w:rsidR="00304B09">
        <w:rPr>
          <w:rFonts w:cs="Times New Roman"/>
        </w:rPr>
        <w:fldChar w:fldCharType="end"/>
      </w:r>
      <w:r w:rsidR="00C978D9">
        <w:rPr>
          <w:rFonts w:cs="Times New Roman"/>
        </w:rPr>
        <w:t xml:space="preserve">.  </w:t>
      </w:r>
    </w:p>
    <w:p w14:paraId="28249051" w14:textId="77777777" w:rsidR="005244F2" w:rsidRPr="00E93EC6" w:rsidRDefault="005244F2" w:rsidP="0019574E">
      <w:pPr>
        <w:spacing w:line="480" w:lineRule="auto"/>
        <w:jc w:val="both"/>
        <w:rPr>
          <w:rFonts w:cs="Times New Roman"/>
        </w:rPr>
      </w:pPr>
    </w:p>
    <w:p w14:paraId="70501444" w14:textId="4B266FF6" w:rsidR="007B2F7C" w:rsidRPr="00A52FA4" w:rsidRDefault="007B2F7C" w:rsidP="007B2F7C">
      <w:pPr>
        <w:spacing w:line="480" w:lineRule="auto"/>
        <w:jc w:val="both"/>
        <w:rPr>
          <w:rFonts w:cs="Times New Roman"/>
          <w:b/>
          <w:sz w:val="28"/>
          <w:szCs w:val="28"/>
        </w:rPr>
      </w:pPr>
      <w:r w:rsidRPr="00A52FA4">
        <w:rPr>
          <w:rFonts w:cs="Times New Roman"/>
          <w:b/>
          <w:sz w:val="28"/>
          <w:szCs w:val="28"/>
        </w:rPr>
        <w:t>Early life nutrition and the human epigenome</w:t>
      </w:r>
    </w:p>
    <w:p w14:paraId="03B3159E" w14:textId="4338FEF5" w:rsidR="00225222" w:rsidRDefault="007B2F7C" w:rsidP="0019574E">
      <w:pPr>
        <w:spacing w:line="480" w:lineRule="auto"/>
        <w:jc w:val="both"/>
      </w:pPr>
      <w:r w:rsidRPr="00E93EC6">
        <w:rPr>
          <w:rFonts w:cs="Times New Roman"/>
        </w:rPr>
        <w:lastRenderedPageBreak/>
        <w:t xml:space="preserve">Alterations </w:t>
      </w:r>
      <w:r w:rsidR="0037795C" w:rsidRPr="00E93EC6">
        <w:rPr>
          <w:rFonts w:cs="Times New Roman"/>
        </w:rPr>
        <w:t xml:space="preserve">have been reported </w:t>
      </w:r>
      <w:r w:rsidRPr="00E93EC6">
        <w:rPr>
          <w:rFonts w:cs="Times New Roman"/>
        </w:rPr>
        <w:t>in the methylation of a number of genes in DNA isolated from whole blood from individuals who</w:t>
      </w:r>
      <w:r w:rsidR="00B73CE9">
        <w:rPr>
          <w:rFonts w:cs="Times New Roman"/>
        </w:rPr>
        <w:t>se mothers</w:t>
      </w:r>
      <w:r w:rsidRPr="00E93EC6">
        <w:rPr>
          <w:rFonts w:cs="Times New Roman"/>
        </w:rPr>
        <w:t xml:space="preserve"> were exposed to famine during the Dutch Hunger Winter. Periconceptual exposure to famine was associated with a small decrease in CpG methylation of</w:t>
      </w:r>
      <w:r w:rsidR="001B447E" w:rsidRPr="00E93EC6">
        <w:rPr>
          <w:rFonts w:cs="Times New Roman"/>
        </w:rPr>
        <w:t xml:space="preserve"> the imprinted </w:t>
      </w:r>
      <w:r w:rsidR="001B447E" w:rsidRPr="00E93EC6">
        <w:rPr>
          <w:rFonts w:cs="Times New Roman"/>
          <w:i/>
        </w:rPr>
        <w:t>IGF2</w:t>
      </w:r>
      <w:r w:rsidR="001B447E" w:rsidRPr="00E93EC6">
        <w:rPr>
          <w:rFonts w:cs="Times New Roman"/>
        </w:rPr>
        <w:t xml:space="preserve"> gene and an increase in methylation of leptin, </w:t>
      </w:r>
      <w:r w:rsidR="001B447E" w:rsidRPr="00E93EC6">
        <w:rPr>
          <w:rFonts w:cs="Times New Roman"/>
          <w:i/>
        </w:rPr>
        <w:t>IL-10</w:t>
      </w:r>
      <w:r w:rsidR="001B447E" w:rsidRPr="00E93EC6">
        <w:rPr>
          <w:rFonts w:cs="Times New Roman"/>
        </w:rPr>
        <w:t xml:space="preserve">, </w:t>
      </w:r>
      <w:r w:rsidR="001B447E" w:rsidRPr="00E93EC6">
        <w:rPr>
          <w:rFonts w:cs="Times New Roman"/>
          <w:i/>
        </w:rPr>
        <w:t>MEG3</w:t>
      </w:r>
      <w:r w:rsidR="001B447E" w:rsidRPr="00E93EC6">
        <w:rPr>
          <w:rFonts w:cs="Times New Roman"/>
        </w:rPr>
        <w:t xml:space="preserve"> and </w:t>
      </w:r>
      <w:r w:rsidR="001B447E" w:rsidRPr="00E93EC6">
        <w:rPr>
          <w:rFonts w:cs="Times New Roman"/>
          <w:i/>
        </w:rPr>
        <w:t>ABCA4</w:t>
      </w:r>
      <w:r w:rsidR="001B447E" w:rsidRPr="00E93EC6">
        <w:rPr>
          <w:rFonts w:cs="Times New Roman"/>
        </w:rPr>
        <w:t xml:space="preserve"> </w:t>
      </w:r>
      <w:r w:rsidR="001B447E" w:rsidRPr="00E93EC6">
        <w:rPr>
          <w:rFonts w:cs="Times New Roman"/>
        </w:rPr>
        <w:fldChar w:fldCharType="begin"/>
      </w:r>
      <w:r w:rsidR="005244F2">
        <w:rPr>
          <w:rFonts w:cs="Times New Roman"/>
        </w:rPr>
        <w:instrText xml:space="preserve"> ADDIN EN.CITE &lt;EndNote&gt;&lt;Cite&gt;&lt;Author&gt;Tobi&lt;/Author&gt;&lt;Year&gt;2009&lt;/Year&gt;&lt;RecNum&gt;1825&lt;/RecNum&gt;&lt;DisplayText&gt;&lt;style face="superscript"&gt;61&lt;/style&gt;&lt;/DisplayText&gt;&lt;record&gt;&lt;rec-number&gt;1825&lt;/rec-number&gt;&lt;foreign-keys&gt;&lt;key app="EN" db-id="5xr50r906tz5f5e5zaf52d9uwefw0a55vavf" timestamp="0"&gt;1825&lt;/key&gt;&lt;/foreign-keys&gt;&lt;ref-type name="Journal Article"&gt;17&lt;/ref-type&gt;&lt;contributors&gt;&lt;authors&gt;&lt;author&gt;Tobi, E. W.&lt;/author&gt;&lt;author&gt;Lumey, L. H.&lt;/author&gt;&lt;author&gt;Talens, R. P.&lt;/author&gt;&lt;author&gt;Kremer, D.&lt;/author&gt;&lt;author&gt;Putter, H.&lt;/author&gt;&lt;author&gt;Stein, A. D.&lt;/author&gt;&lt;author&gt;Slagboom, P. E.&lt;/author&gt;&lt;author&gt;Heijmans, B. T.&lt;/author&gt;&lt;/authors&gt;&lt;/contributors&gt;&lt;auth-address&gt;Molecular Epidemiology, Leiden University Medical Center, Leiden 2300 RC, The Netherlands&lt;/auth-address&gt;&lt;titles&gt;&lt;title&gt;DNA methylation differences after exposure to prenatal famine are common and timing- and sex-specific&lt;/title&gt;&lt;secondary-title&gt;Human Molecular Genetics&lt;/secondary-title&gt;&lt;/titles&gt;&lt;periodical&gt;&lt;full-title&gt;Human Molecular Genetics&lt;/full-title&gt;&lt;/periodical&gt;&lt;pages&gt;4046-4053&lt;/pages&gt;&lt;volume&gt;18&lt;/volume&gt;&lt;number&gt;21&lt;/number&gt;&lt;reprint-edition&gt;NOT IN FILE&lt;/reprint-edition&gt;&lt;keywords&gt;&lt;keyword&gt;Animal&lt;/keyword&gt;&lt;keyword&gt;CONSEQUENCES&lt;/keyword&gt;&lt;keyword&gt;Disease&lt;/keyword&gt;&lt;keyword&gt;Dna&lt;/keyword&gt;&lt;keyword&gt;DNA Methylation&lt;/keyword&gt;&lt;keyword&gt;epidemiology&lt;/keyword&gt;&lt;keyword&gt;epigenetic&lt;/keyword&gt;&lt;keyword&gt;EXPOSURE&lt;/keyword&gt;&lt;keyword&gt;Growth&lt;/keyword&gt;&lt;keyword&gt;Human&lt;/keyword&gt;&lt;keyword&gt;Humans&lt;/keyword&gt;&lt;keyword&gt;LOCUS&lt;/keyword&gt;&lt;keyword&gt;MECHANISM&lt;/keyword&gt;&lt;keyword&gt;men&lt;/keyword&gt;&lt;keyword&gt;Methylation&lt;/keyword&gt;&lt;keyword&gt;Netherlands&lt;/keyword&gt;&lt;keyword&gt;Research&lt;/keyword&gt;&lt;keyword&gt;Sex&lt;/keyword&gt;&lt;/keywords&gt;&lt;dates&gt;&lt;year&gt;2009&lt;/year&gt;&lt;/dates&gt;&lt;urls&gt;&lt;related-urls&gt;&lt;url&gt;PM:19656776&lt;/url&gt;&lt;/related-urls&gt;&lt;/urls&gt;&lt;/record&gt;&lt;/Cite&gt;&lt;/EndNote&gt;</w:instrText>
      </w:r>
      <w:r w:rsidR="001B447E" w:rsidRPr="00E93EC6">
        <w:rPr>
          <w:rFonts w:cs="Times New Roman"/>
        </w:rPr>
        <w:fldChar w:fldCharType="separate"/>
      </w:r>
      <w:r w:rsidR="005244F2" w:rsidRPr="005244F2">
        <w:rPr>
          <w:rFonts w:cs="Times New Roman"/>
          <w:noProof/>
          <w:vertAlign w:val="superscript"/>
        </w:rPr>
        <w:t>61</w:t>
      </w:r>
      <w:r w:rsidR="001B447E" w:rsidRPr="00E93EC6">
        <w:rPr>
          <w:rFonts w:cs="Times New Roman"/>
        </w:rPr>
        <w:fldChar w:fldCharType="end"/>
      </w:r>
      <w:r w:rsidR="00B73CE9">
        <w:rPr>
          <w:rFonts w:cs="Times New Roman"/>
        </w:rPr>
        <w:t>,</w:t>
      </w:r>
      <w:r w:rsidR="001B447E" w:rsidRPr="00E93EC6">
        <w:rPr>
          <w:rFonts w:cs="Times New Roman"/>
        </w:rPr>
        <w:t xml:space="preserve"> while late gestation </w:t>
      </w:r>
      <w:r w:rsidR="00B73CE9" w:rsidRPr="00E93EC6">
        <w:rPr>
          <w:rFonts w:cs="Times New Roman"/>
        </w:rPr>
        <w:t>famine expos</w:t>
      </w:r>
      <w:r w:rsidR="00B73CE9">
        <w:rPr>
          <w:rFonts w:cs="Times New Roman"/>
        </w:rPr>
        <w:t>ure</w:t>
      </w:r>
      <w:r w:rsidR="00B73CE9" w:rsidRPr="00E93EC6">
        <w:rPr>
          <w:rFonts w:cs="Times New Roman"/>
        </w:rPr>
        <w:t xml:space="preserve"> </w:t>
      </w:r>
      <w:r w:rsidR="001B447E" w:rsidRPr="00E93EC6">
        <w:rPr>
          <w:rFonts w:cs="Times New Roman"/>
        </w:rPr>
        <w:t xml:space="preserve">had no </w:t>
      </w:r>
      <w:r w:rsidR="00B73CE9">
        <w:rPr>
          <w:rFonts w:cs="Times New Roman"/>
        </w:rPr>
        <w:t>effect on</w:t>
      </w:r>
      <w:r w:rsidR="001B447E" w:rsidRPr="00E93EC6">
        <w:rPr>
          <w:rFonts w:cs="Times New Roman"/>
        </w:rPr>
        <w:t xml:space="preserve"> methylation</w:t>
      </w:r>
      <w:r w:rsidR="00B73CE9">
        <w:rPr>
          <w:rFonts w:cs="Times New Roman"/>
        </w:rPr>
        <w:t>,</w:t>
      </w:r>
      <w:r w:rsidR="001B447E" w:rsidRPr="00E93EC6">
        <w:rPr>
          <w:rFonts w:cs="Times New Roman"/>
        </w:rPr>
        <w:t xml:space="preserve"> </w:t>
      </w:r>
      <w:r w:rsidR="001B447E" w:rsidRPr="00E93EC6">
        <w:t>again show</w:t>
      </w:r>
      <w:r w:rsidR="00B73CE9">
        <w:t>ing</w:t>
      </w:r>
      <w:r w:rsidR="001B447E" w:rsidRPr="00E93EC6">
        <w:t xml:space="preserve"> that the timing of nutriti</w:t>
      </w:r>
      <w:r w:rsidR="00E70541" w:rsidRPr="00E93EC6">
        <w:t xml:space="preserve">onal constraint is important. </w:t>
      </w:r>
      <w:r w:rsidR="00B73CE9">
        <w:t>T</w:t>
      </w:r>
      <w:r w:rsidR="00E70541" w:rsidRPr="00E93EC6">
        <w:t>hese measurements were made 60 years after the famine exposure</w:t>
      </w:r>
      <w:r w:rsidR="00B73CE9">
        <w:t>,</w:t>
      </w:r>
      <w:r w:rsidR="00E70541" w:rsidRPr="00E93EC6">
        <w:t xml:space="preserve"> suggesting that maternal nutritional constraint induced long-term epigenetic changes</w:t>
      </w:r>
      <w:r w:rsidR="00C1027A" w:rsidRPr="00E93EC6">
        <w:t xml:space="preserve"> in key metabolic regulatory genes</w:t>
      </w:r>
      <w:r w:rsidR="00B73CE9">
        <w:t xml:space="preserve"> and pointing to</w:t>
      </w:r>
      <w:r w:rsidR="00C1027A" w:rsidRPr="00E93EC6">
        <w:t xml:space="preserve"> a mechanism through which fetal famine exposure </w:t>
      </w:r>
      <w:r w:rsidR="00B73CE9" w:rsidRPr="00E93EC6">
        <w:t>ha</w:t>
      </w:r>
      <w:r w:rsidR="00B73CE9">
        <w:t>s</w:t>
      </w:r>
      <w:r w:rsidR="00B73CE9" w:rsidRPr="00E93EC6">
        <w:t xml:space="preserve"> </w:t>
      </w:r>
      <w:r w:rsidR="00C1027A" w:rsidRPr="00E93EC6">
        <w:t>an effect on adult metabolism.</w:t>
      </w:r>
      <w:r w:rsidR="00E70541" w:rsidRPr="00E93EC6">
        <w:t xml:space="preserve"> Steegers-Theunissen </w:t>
      </w:r>
      <w:r w:rsidR="00E70541" w:rsidRPr="00E93EC6">
        <w:rPr>
          <w:i/>
        </w:rPr>
        <w:t xml:space="preserve">et al. </w:t>
      </w:r>
      <w:r w:rsidR="00E70541" w:rsidRPr="00E93EC6">
        <w:t xml:space="preserve">have also </w:t>
      </w:r>
      <w:r w:rsidR="00C1027A" w:rsidRPr="00E93EC6">
        <w:t xml:space="preserve">shown altered methylation of </w:t>
      </w:r>
      <w:r w:rsidR="00744107">
        <w:t>specific</w:t>
      </w:r>
      <w:r w:rsidR="00C1027A" w:rsidRPr="00E93EC6">
        <w:t xml:space="preserve"> CpG sites in the </w:t>
      </w:r>
      <w:r w:rsidR="00C1027A" w:rsidRPr="00E93EC6">
        <w:rPr>
          <w:i/>
        </w:rPr>
        <w:t>IGF2</w:t>
      </w:r>
      <w:r w:rsidR="00C1027A" w:rsidRPr="00E93EC6">
        <w:t xml:space="preserve"> gene in the peripheral blood cells of children whose mothers did or did not take 400 ug of folic acid per day</w:t>
      </w:r>
      <w:r w:rsidR="00E2749B" w:rsidRPr="00E93EC6">
        <w:t xml:space="preserve"> in the periconceptional period</w:t>
      </w:r>
      <w:r w:rsidR="00C1027A" w:rsidRPr="00E93EC6">
        <w:t xml:space="preserve"> </w:t>
      </w:r>
      <w:r w:rsidR="00C1027A" w:rsidRPr="00E93EC6">
        <w:fldChar w:fldCharType="begin">
          <w:fldData xml:space="preserve">PEVuZE5vdGU+PENpdGU+PEF1dGhvcj5TdGVlZ2Vycy1UaGV1bmlzc2VuPC9BdXRob3I+PFllYXI+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</w:fldData>
        </w:fldChar>
      </w:r>
      <w:r w:rsidR="005244F2">
        <w:instrText xml:space="preserve"> ADDIN EN.CITE </w:instrText>
      </w:r>
      <w:r w:rsidR="005244F2">
        <w:fldChar w:fldCharType="begin">
          <w:fldData xml:space="preserve">PEVuZE5vdGU+PENpdGU+PEF1dGhvcj5TdGVlZ2Vycy1UaGV1bmlzc2VuPC9BdXRob3I+PFllYXI+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</w:fldData>
        </w:fldChar>
      </w:r>
      <w:r w:rsidR="005244F2">
        <w:instrText xml:space="preserve"> ADDIN EN.CITE.DATA </w:instrText>
      </w:r>
      <w:r w:rsidR="005244F2">
        <w:fldChar w:fldCharType="end"/>
      </w:r>
      <w:r w:rsidR="00C1027A" w:rsidRPr="00E93EC6">
        <w:fldChar w:fldCharType="separate"/>
      </w:r>
      <w:r w:rsidR="005244F2" w:rsidRPr="005244F2">
        <w:rPr>
          <w:noProof/>
          <w:vertAlign w:val="superscript"/>
        </w:rPr>
        <w:t>62</w:t>
      </w:r>
      <w:r w:rsidR="00C1027A" w:rsidRPr="00E93EC6">
        <w:fldChar w:fldCharType="end"/>
      </w:r>
      <w:r w:rsidR="00C1027A" w:rsidRPr="00E93EC6">
        <w:t xml:space="preserve">. </w:t>
      </w:r>
      <w:r w:rsidR="00CD0802" w:rsidRPr="00E93EC6">
        <w:t xml:space="preserve">Plasticity in the human epigenome may persist into adulthood; </w:t>
      </w:r>
      <w:r w:rsidR="000425B2" w:rsidRPr="00E93EC6">
        <w:t xml:space="preserve">short-term </w:t>
      </w:r>
      <w:r w:rsidR="00CD0802" w:rsidRPr="00E93EC6">
        <w:t xml:space="preserve">high fat </w:t>
      </w:r>
      <w:r w:rsidR="000425B2" w:rsidRPr="00E93EC6">
        <w:t>overfeeding in healthy young men</w:t>
      </w:r>
      <w:r w:rsidR="00CD0802" w:rsidRPr="00E93EC6">
        <w:t xml:space="preserve"> was shown to induce methylation changes in over 6,000 skeletal muscle genes, with those changes only partially </w:t>
      </w:r>
      <w:r w:rsidR="000425B2" w:rsidRPr="00E93EC6">
        <w:t>reversed</w:t>
      </w:r>
      <w:r w:rsidR="00CD0802" w:rsidRPr="00E93EC6">
        <w:t xml:space="preserve"> after 6-8 weeks of a normo</w:t>
      </w:r>
      <w:r w:rsidR="0037795C">
        <w:t>-</w:t>
      </w:r>
      <w:r w:rsidR="000425B2" w:rsidRPr="00E93EC6">
        <w:t xml:space="preserve">caloric </w:t>
      </w:r>
      <w:r w:rsidR="00CD0802" w:rsidRPr="00E93EC6">
        <w:t xml:space="preserve">diet </w:t>
      </w:r>
      <w:r w:rsidR="000425B2" w:rsidRPr="00E93EC6">
        <w:fldChar w:fldCharType="begin">
          <w:fldData xml:space="preserve">PEVuZE5vdGU+PENpdGU+PEF1dGhvcj5KYWNvYnNlbjwvQXV0aG9yPjxZZWFyPjIwMTI8L1llYXI+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zMzQxLTMzNDk8L3BhZ2VzPjx2b2x1bWU+NTU8L3Zv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</w:fldData>
        </w:fldChar>
      </w:r>
      <w:r w:rsidR="005244F2">
        <w:instrText xml:space="preserve"> ADDIN EN.CITE </w:instrText>
      </w:r>
      <w:r w:rsidR="005244F2">
        <w:fldChar w:fldCharType="begin">
          <w:fldData xml:space="preserve">PEVuZE5vdGU+PENpdGU+PEF1dGhvcj5KYWNvYnNlbjwvQXV0aG9yPjxZZWFyPjIwMTI8L1llYXI+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zMzQxLTMzNDk8L3BhZ2VzPjx2b2x1bWU+NTU8L3Zv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</w:fldData>
        </w:fldChar>
      </w:r>
      <w:r w:rsidR="005244F2">
        <w:instrText xml:space="preserve"> ADDIN EN.CITE.DATA </w:instrText>
      </w:r>
      <w:r w:rsidR="005244F2">
        <w:fldChar w:fldCharType="end"/>
      </w:r>
      <w:r w:rsidR="000425B2" w:rsidRPr="00E93EC6">
        <w:fldChar w:fldCharType="separate"/>
      </w:r>
      <w:r w:rsidR="005244F2" w:rsidRPr="005244F2">
        <w:rPr>
          <w:noProof/>
          <w:vertAlign w:val="superscript"/>
        </w:rPr>
        <w:t>63</w:t>
      </w:r>
      <w:r w:rsidR="000425B2" w:rsidRPr="00E93EC6">
        <w:fldChar w:fldCharType="end"/>
      </w:r>
      <w:r w:rsidR="000425B2" w:rsidRPr="00E93EC6">
        <w:t>.</w:t>
      </w:r>
    </w:p>
    <w:p w14:paraId="1E76518C" w14:textId="77777777" w:rsidR="00487E6D" w:rsidRPr="00487E6D" w:rsidRDefault="00487E6D" w:rsidP="0019574E">
      <w:pPr>
        <w:spacing w:line="480" w:lineRule="auto"/>
        <w:jc w:val="both"/>
      </w:pPr>
    </w:p>
    <w:p w14:paraId="5B044D5A" w14:textId="2AA5AF70" w:rsidR="007B2F7C" w:rsidRPr="00A52FA4" w:rsidRDefault="00E2749B" w:rsidP="0037795C">
      <w:pPr>
        <w:keepNext/>
        <w:spacing w:line="480" w:lineRule="auto"/>
        <w:jc w:val="both"/>
        <w:rPr>
          <w:b/>
          <w:sz w:val="28"/>
          <w:szCs w:val="28"/>
        </w:rPr>
      </w:pPr>
      <w:r w:rsidRPr="00A52FA4">
        <w:rPr>
          <w:b/>
          <w:sz w:val="28"/>
          <w:szCs w:val="28"/>
        </w:rPr>
        <w:t>Epigenetic biomarkers to predict later disease risk</w:t>
      </w:r>
    </w:p>
    <w:p w14:paraId="3630B013" w14:textId="18F24C48" w:rsidR="00A642DA" w:rsidRDefault="00CD0802" w:rsidP="00A642DA">
      <w:pPr>
        <w:spacing w:line="480" w:lineRule="auto"/>
        <w:jc w:val="both"/>
      </w:pPr>
      <w:r w:rsidRPr="00E93EC6">
        <w:t xml:space="preserve">If </w:t>
      </w:r>
      <w:r w:rsidR="00627EFD">
        <w:t xml:space="preserve">the </w:t>
      </w:r>
      <w:r w:rsidRPr="00E93EC6">
        <w:t xml:space="preserve">early life environment induces altered epigenetic regulation of genes then it should be possible to detect these altered epigenetic marks and use them as predictors of future metabolic capacity and disease risk. </w:t>
      </w:r>
      <w:r w:rsidR="00627EFD">
        <w:t>T</w:t>
      </w:r>
      <w:r w:rsidR="00A642DA" w:rsidRPr="00E93EC6">
        <w:t xml:space="preserve">he development of new technologies to </w:t>
      </w:r>
      <w:r w:rsidR="00627EFD">
        <w:t>measure</w:t>
      </w:r>
      <w:r w:rsidR="00627EFD" w:rsidRPr="00E93EC6">
        <w:t xml:space="preserve"> </w:t>
      </w:r>
      <w:r w:rsidR="00A642DA" w:rsidRPr="00E93EC6">
        <w:t xml:space="preserve">DNA methylation </w:t>
      </w:r>
      <w:r w:rsidR="0037795C">
        <w:t>is</w:t>
      </w:r>
      <w:r w:rsidR="00A642DA" w:rsidRPr="00E93EC6">
        <w:t xml:space="preserve"> enabling discovery of epigenetic biomarkers on a truly genome-wide scale.  </w:t>
      </w:r>
      <w:r w:rsidR="00627EFD" w:rsidRPr="00E93EC6">
        <w:t>Th</w:t>
      </w:r>
      <w:r w:rsidR="00627EFD">
        <w:t>is</w:t>
      </w:r>
      <w:r w:rsidR="00627EFD" w:rsidRPr="00E93EC6">
        <w:t xml:space="preserve"> </w:t>
      </w:r>
      <w:r w:rsidR="00A642DA" w:rsidRPr="00E93EC6">
        <w:t>increased coverage is likely to uncover many new genomic regions that contain specific epigenetic alterations outside those</w:t>
      </w:r>
      <w:r w:rsidRPr="00E93EC6">
        <w:t xml:space="preserve"> already studied. </w:t>
      </w:r>
    </w:p>
    <w:p w14:paraId="677F17CB" w14:textId="77777777" w:rsidR="00B00290" w:rsidRDefault="00B00290" w:rsidP="00A642DA">
      <w:pPr>
        <w:spacing w:line="480" w:lineRule="auto"/>
        <w:jc w:val="both"/>
      </w:pPr>
    </w:p>
    <w:p w14:paraId="67EA3EC2" w14:textId="21C4FF8E" w:rsidR="00F72CAB" w:rsidRPr="00105FE3" w:rsidRDefault="00627EFD" w:rsidP="00A642DA">
      <w:pPr>
        <w:spacing w:line="480" w:lineRule="auto"/>
        <w:jc w:val="both"/>
      </w:pPr>
      <w:r w:rsidRPr="00105FE3">
        <w:lastRenderedPageBreak/>
        <w:t xml:space="preserve">In two independent cohorts </w:t>
      </w:r>
      <w:r w:rsidR="00B00290" w:rsidRPr="00105FE3">
        <w:t xml:space="preserve">Godfrey </w:t>
      </w:r>
      <w:r w:rsidR="00B00290" w:rsidRPr="00105FE3">
        <w:rPr>
          <w:i/>
        </w:rPr>
        <w:t>et al.</w:t>
      </w:r>
      <w:r w:rsidR="00B00290" w:rsidRPr="00105FE3">
        <w:t xml:space="preserve"> reported that the methylation status of a single CpG site in the promoter region of the nuclear</w:t>
      </w:r>
      <w:r w:rsidRPr="00105FE3">
        <w:t xml:space="preserve"> receptor</w:t>
      </w:r>
      <w:r w:rsidR="00B00290" w:rsidRPr="00105FE3">
        <w:t xml:space="preserve"> </w:t>
      </w:r>
      <w:r w:rsidR="00806367" w:rsidRPr="00105FE3">
        <w:rPr>
          <w:rFonts w:cstheme="majorBidi"/>
          <w:i/>
        </w:rPr>
        <w:t>RXRA</w:t>
      </w:r>
      <w:r w:rsidR="00B00290" w:rsidRPr="00105FE3">
        <w:rPr>
          <w:rFonts w:cstheme="majorBidi"/>
        </w:rPr>
        <w:t xml:space="preserve"> </w:t>
      </w:r>
      <w:r w:rsidR="00806367" w:rsidRPr="00105FE3">
        <w:rPr>
          <w:rFonts w:cstheme="majorBidi"/>
        </w:rPr>
        <w:t xml:space="preserve">from umbilical cord tissue </w:t>
      </w:r>
      <w:r w:rsidR="00B00290" w:rsidRPr="00105FE3">
        <w:rPr>
          <w:rFonts w:cstheme="majorBidi"/>
        </w:rPr>
        <w:t>was strongly related to childhood adiposity in both boys and girls</w:t>
      </w:r>
      <w:r w:rsidRPr="00105FE3">
        <w:rPr>
          <w:rFonts w:cstheme="majorBidi"/>
        </w:rPr>
        <w:t xml:space="preserve">, </w:t>
      </w:r>
      <w:r w:rsidR="00B00290" w:rsidRPr="00105FE3">
        <w:rPr>
          <w:rFonts w:cstheme="majorBidi"/>
        </w:rPr>
        <w:t>with</w:t>
      </w:r>
      <w:r w:rsidR="00806367" w:rsidRPr="00105FE3">
        <w:rPr>
          <w:rFonts w:cstheme="majorBidi"/>
        </w:rPr>
        <w:t xml:space="preserve"> the methylated</w:t>
      </w:r>
      <w:r w:rsidR="00B00290" w:rsidRPr="00105FE3">
        <w:rPr>
          <w:rFonts w:cstheme="majorBidi"/>
        </w:rPr>
        <w:t xml:space="preserve"> </w:t>
      </w:r>
      <w:r w:rsidR="00B00290" w:rsidRPr="00105FE3">
        <w:rPr>
          <w:rFonts w:cstheme="majorBidi"/>
          <w:i/>
        </w:rPr>
        <w:t>RXRA</w:t>
      </w:r>
      <w:r w:rsidR="00806367" w:rsidRPr="00105FE3">
        <w:rPr>
          <w:rFonts w:cstheme="majorBidi"/>
          <w:i/>
        </w:rPr>
        <w:t xml:space="preserve"> </w:t>
      </w:r>
      <w:r w:rsidR="00806367" w:rsidRPr="00105FE3">
        <w:rPr>
          <w:rFonts w:cstheme="majorBidi"/>
        </w:rPr>
        <w:t xml:space="preserve">CpG explaining over 25% of the variance in age and sex adjusted fat mass in children at </w:t>
      </w:r>
      <w:r w:rsidR="00105FE3">
        <w:rPr>
          <w:rFonts w:cstheme="majorBidi"/>
        </w:rPr>
        <w:t>6</w:t>
      </w:r>
      <w:r w:rsidR="00806367" w:rsidRPr="00105FE3">
        <w:rPr>
          <w:rFonts w:cstheme="majorBidi"/>
        </w:rPr>
        <w:t xml:space="preserve"> and </w:t>
      </w:r>
      <w:r w:rsidR="00105FE3">
        <w:rPr>
          <w:rFonts w:cstheme="majorBidi"/>
        </w:rPr>
        <w:t>9</w:t>
      </w:r>
      <w:r w:rsidR="00806367" w:rsidRPr="00105FE3">
        <w:rPr>
          <w:rFonts w:cstheme="majorBidi"/>
        </w:rPr>
        <w:t xml:space="preserve">-years of age </w:t>
      </w:r>
      <w:r w:rsidR="00806367" w:rsidRPr="00105FE3">
        <w:rPr>
          <w:rFonts w:cstheme="majorBidi"/>
        </w:rPr>
        <w:fldChar w:fldCharType="begin">
          <w:fldData xml:space="preserve">PEVuZE5vdGU+PENpdGU+PEF1dGhvcj5Hb2RmcmV5PC9BdXRob3I+PFllYXI+MjAxMTwvWWVhcj48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</w:fldData>
        </w:fldChar>
      </w:r>
      <w:r w:rsidR="005244F2">
        <w:rPr>
          <w:rFonts w:cstheme="majorBidi"/>
        </w:rPr>
        <w:instrText xml:space="preserve"> ADDIN EN.CITE </w:instrText>
      </w:r>
      <w:r w:rsidR="005244F2">
        <w:rPr>
          <w:rFonts w:cstheme="majorBidi"/>
        </w:rPr>
        <w:fldChar w:fldCharType="begin">
          <w:fldData xml:space="preserve">PEVuZE5vdGU+PENpdGU+PEF1dGhvcj5Hb2RmcmV5PC9BdXRob3I+PFllYXI+MjAxMTwvWWVhcj48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</w:fldData>
        </w:fldChar>
      </w:r>
      <w:r w:rsidR="005244F2">
        <w:rPr>
          <w:rFonts w:cstheme="majorBidi"/>
        </w:rPr>
        <w:instrText xml:space="preserve"> ADDIN EN.CITE.DATA </w:instrText>
      </w:r>
      <w:r w:rsidR="005244F2">
        <w:rPr>
          <w:rFonts w:cstheme="majorBidi"/>
        </w:rPr>
      </w:r>
      <w:r w:rsidR="005244F2">
        <w:rPr>
          <w:rFonts w:cstheme="majorBidi"/>
        </w:rPr>
        <w:fldChar w:fldCharType="end"/>
      </w:r>
      <w:r w:rsidR="00806367" w:rsidRPr="00105FE3">
        <w:rPr>
          <w:rFonts w:cstheme="majorBidi"/>
        </w:rPr>
      </w:r>
      <w:r w:rsidR="00806367" w:rsidRPr="00105FE3">
        <w:rPr>
          <w:rFonts w:cstheme="majorBidi"/>
        </w:rPr>
        <w:fldChar w:fldCharType="separate"/>
      </w:r>
      <w:r w:rsidR="005244F2" w:rsidRPr="005244F2">
        <w:rPr>
          <w:rFonts w:cstheme="majorBidi"/>
          <w:noProof/>
          <w:vertAlign w:val="superscript"/>
        </w:rPr>
        <w:t>64</w:t>
      </w:r>
      <w:r w:rsidR="00806367" w:rsidRPr="00105FE3">
        <w:rPr>
          <w:rFonts w:cstheme="majorBidi"/>
        </w:rPr>
        <w:fldChar w:fldCharType="end"/>
      </w:r>
      <w:r w:rsidR="00806367" w:rsidRPr="00105FE3">
        <w:rPr>
          <w:rFonts w:cstheme="majorBidi"/>
        </w:rPr>
        <w:t xml:space="preserve">. Epigenetic alterations may therefore contribute a far greater proportion to an individual’s risk for NCD than previously thought. </w:t>
      </w:r>
    </w:p>
    <w:p w14:paraId="3E935BAC" w14:textId="77777777" w:rsidR="00A642DA" w:rsidRPr="00E93EC6" w:rsidRDefault="00A642DA" w:rsidP="00DD6295">
      <w:pPr>
        <w:spacing w:line="480" w:lineRule="auto"/>
        <w:rPr>
          <w:b/>
          <w:i/>
        </w:rPr>
      </w:pPr>
    </w:p>
    <w:p w14:paraId="293F14A4" w14:textId="0BAC6716" w:rsidR="000522C5" w:rsidRDefault="00F95DD4" w:rsidP="0044462E">
      <w:pPr>
        <w:spacing w:line="480" w:lineRule="auto"/>
        <w:jc w:val="both"/>
      </w:pPr>
      <w:r w:rsidRPr="00E93EC6">
        <w:t xml:space="preserve">Epigenetic biomarkers, unlike genetic biomarkers, are thought to </w:t>
      </w:r>
      <w:r w:rsidR="00627EFD">
        <w:t>have some</w:t>
      </w:r>
      <w:r w:rsidRPr="00E93EC6">
        <w:t xml:space="preserve"> tissue specific</w:t>
      </w:r>
      <w:r w:rsidR="00627EFD">
        <w:t>ity</w:t>
      </w:r>
      <w:r w:rsidRPr="00E93EC6">
        <w:t>. However, it is often impractical to study diseased and/or the appropriate tissues for epigenetic studies</w:t>
      </w:r>
      <w:r w:rsidR="00627EFD">
        <w:t>,</w:t>
      </w:r>
      <w:r w:rsidRPr="00E93EC6">
        <w:t xml:space="preserve"> so accessible surrogate tissues such as </w:t>
      </w:r>
      <w:r w:rsidR="00627EFD" w:rsidRPr="00E93EC6">
        <w:t xml:space="preserve">umbilical cord and </w:t>
      </w:r>
      <w:r w:rsidRPr="00E93EC6">
        <w:t>blood are often used instead</w:t>
      </w:r>
      <w:r w:rsidR="00627EFD">
        <w:t>,</w:t>
      </w:r>
      <w:r w:rsidRPr="00E93EC6">
        <w:t xml:space="preserve"> with a further advantage being that these biomarkers can then be measured repeatedly.  Although </w:t>
      </w:r>
      <w:r w:rsidR="007C3F1C" w:rsidRPr="00E93EC6">
        <w:t xml:space="preserve">DNA methylation patterns can be tissue specific a number of studies have </w:t>
      </w:r>
      <w:r w:rsidRPr="00E93EC6">
        <w:t xml:space="preserve">also </w:t>
      </w:r>
      <w:r w:rsidR="007C3F1C" w:rsidRPr="00E93EC6">
        <w:t xml:space="preserve">now shown inter-tissue methylation correlations. </w:t>
      </w:r>
      <w:r w:rsidR="008E5537" w:rsidRPr="00E93EC6">
        <w:t xml:space="preserve">For some genomic regions methylation appears to be largely independent of the tissue of origin, while for other regions there is a tissue-specific dependence </w:t>
      </w:r>
      <w:r w:rsidR="00806367">
        <w:fldChar w:fldCharType="begin"/>
      </w:r>
      <w:r w:rsidR="005244F2">
        <w:instrText xml:space="preserve"> ADDIN EN.CITE &lt;EndNote&gt;&lt;Cite&gt;&lt;Author&gt;Ollikainen&lt;/Author&gt;&lt;Year&gt;2010&lt;/Year&gt;&lt;RecNum&gt;4709&lt;/RecNum&gt;&lt;DisplayText&gt;&lt;style face="superscript"&gt;65&lt;/style&gt;&lt;/DisplayText&gt;&lt;record&gt;&lt;rec-number&gt;4709&lt;/rec-number&gt;&lt;foreign-keys&gt;&lt;key app="EN" db-id="5xr50r906tz5f5e5zaf52d9uwefw0a55vavf" timestamp="1424181934"&gt;4709&lt;/key&gt;&lt;/foreign-keys&gt;&lt;ref-type name="Journal Article"&gt;17&lt;/ref-type&gt;&lt;contributors&gt;&lt;authors&gt;&lt;author&gt;Ollikainen, Miina&lt;/author&gt;&lt;author&gt;Smith, Katherine R.&lt;/author&gt;&lt;author&gt;Joo, Eric Ji-Hoon&lt;/author&gt;&lt;author&gt;Ng, Hong Kiat&lt;/author&gt;&lt;author&gt;Andronikos, Roberta&lt;/author&gt;&lt;author&gt;Novakovic, Boris&lt;/author&gt;&lt;author&gt;Abdul Aziz, Nur Khairunnisa&lt;/author&gt;&lt;author&gt;Carlin, John B.&lt;/author&gt;&lt;author&gt;Morley, Ruth&lt;/author&gt;&lt;author&gt;Saffery, Richard&lt;/author&gt;&lt;author&gt;Craig, Jeffrey M.&lt;/author&gt;&lt;/authors&gt;&lt;/contributors&gt;&lt;titles&gt;&lt;title&gt;DNA methylation analysis of multiple tissues from newborn twins reveals both genetic and intrauterine components to variation in the human neonatal epigenome&lt;/title&gt;&lt;secondary-title&gt;Human Molecular Genetics&lt;/secondary-title&gt;&lt;/titles&gt;&lt;periodical&gt;&lt;full-title&gt;Human Molecular Genetics&lt;/full-title&gt;&lt;/periodical&gt;&lt;pages&gt;4176-4188&lt;/pages&gt;&lt;volume&gt;19&lt;/volume&gt;&lt;number&gt;21&lt;/number&gt;&lt;dates&gt;&lt;year&gt;2010&lt;/year&gt;&lt;pub-dates&gt;&lt;date&gt;November 1, 2010&lt;/date&gt;&lt;/pub-dates&gt;&lt;/dates&gt;&lt;urls&gt;&lt;related-urls&gt;&lt;url&gt;http://hmg.oxfordjournals.org/content/19/21/4176.abstract&lt;/url&gt;&lt;/related-urls&gt;&lt;/urls&gt;&lt;electronic-resource-num&gt;10.1093/hmg/ddq336&lt;/electronic-resource-num&gt;&lt;/record&gt;&lt;/Cite&gt;&lt;/EndNote&gt;</w:instrText>
      </w:r>
      <w:r w:rsidR="00806367">
        <w:fldChar w:fldCharType="separate"/>
      </w:r>
      <w:r w:rsidR="005244F2" w:rsidRPr="005244F2">
        <w:rPr>
          <w:noProof/>
          <w:vertAlign w:val="superscript"/>
        </w:rPr>
        <w:t>65</w:t>
      </w:r>
      <w:r w:rsidR="00806367">
        <w:fldChar w:fldCharType="end"/>
      </w:r>
      <w:r w:rsidR="00627EFD">
        <w:t>.</w:t>
      </w:r>
      <w:r w:rsidR="008E5537" w:rsidRPr="00E93EC6">
        <w:t xml:space="preserve"> </w:t>
      </w:r>
      <w:r w:rsidR="00627EFD">
        <w:t>M</w:t>
      </w:r>
      <w:r w:rsidR="000522C5" w:rsidRPr="00E93EC6">
        <w:t xml:space="preserve">ethylation across differentially methylated regions for </w:t>
      </w:r>
      <w:r w:rsidR="00806367">
        <w:t xml:space="preserve">the imprinted genes </w:t>
      </w:r>
      <w:r w:rsidR="000522C5" w:rsidRPr="00806367">
        <w:rPr>
          <w:i/>
        </w:rPr>
        <w:t>H19</w:t>
      </w:r>
      <w:r w:rsidR="000522C5" w:rsidRPr="00E93EC6">
        <w:t>,</w:t>
      </w:r>
      <w:r w:rsidR="00DA1F48" w:rsidRPr="00E93EC6">
        <w:t xml:space="preserve"> </w:t>
      </w:r>
      <w:r w:rsidR="00DA1F48" w:rsidRPr="00806367">
        <w:rPr>
          <w:i/>
        </w:rPr>
        <w:t>MEST</w:t>
      </w:r>
      <w:r w:rsidR="00DA1F48" w:rsidRPr="00E93EC6">
        <w:t xml:space="preserve"> and</w:t>
      </w:r>
      <w:r w:rsidR="000522C5" w:rsidRPr="00E93EC6">
        <w:t xml:space="preserve"> </w:t>
      </w:r>
      <w:r w:rsidR="000522C5" w:rsidRPr="00806367">
        <w:rPr>
          <w:i/>
        </w:rPr>
        <w:t xml:space="preserve">PEG10 </w:t>
      </w:r>
      <w:r w:rsidR="000522C5" w:rsidRPr="00E93EC6">
        <w:t>did not significan</w:t>
      </w:r>
      <w:r w:rsidR="00954422" w:rsidRPr="00E93EC6">
        <w:t>tly differ across a range of ti</w:t>
      </w:r>
      <w:r w:rsidR="000522C5" w:rsidRPr="00E93EC6">
        <w:t>ssues (buccal</w:t>
      </w:r>
      <w:r w:rsidR="004D2A1C">
        <w:t>,</w:t>
      </w:r>
      <w:r w:rsidR="000522C5" w:rsidRPr="00E93EC6">
        <w:t xml:space="preserve"> brain, eye intestine, liver, lung, muscle and umbilical cord blood)</w:t>
      </w:r>
      <w:r w:rsidR="00225222">
        <w:t xml:space="preserve"> </w:t>
      </w:r>
      <w:r w:rsidR="008D22A7" w:rsidRPr="00E93EC6">
        <w:fldChar w:fldCharType="begin"/>
      </w:r>
      <w:r w:rsidR="005244F2">
        <w:instrText xml:space="preserve"> ADDIN EN.CITE &lt;EndNote&gt;&lt;Cite&gt;&lt;Author&gt;Murphy&lt;/Author&gt;&lt;Year&gt;2012&lt;/Year&gt;&lt;RecNum&gt;2843&lt;/RecNum&gt;&lt;DisplayText&gt;&lt;style face="superscript"&gt;66&lt;/style&gt;&lt;/DisplayText&gt;&lt;record&gt;&lt;rec-number&gt;2843&lt;/rec-number&gt;&lt;foreign-keys&gt;&lt;key app="EN" db-id="5xr50r906tz5f5e5zaf52d9uwefw0a55vavf" timestamp="0"&gt;2843&lt;/key&gt;&lt;/foreign-keys&gt;&lt;ref-type name="Journal Article"&gt;17&lt;/ref-type&gt;&lt;contributors&gt;&lt;authors&gt;&lt;author&gt;Murphy, S. K.&lt;/author&gt;&lt;author&gt;Huang, Z.&lt;/author&gt;&lt;author&gt;Hoyo, C.&lt;/author&gt;&lt;/authors&gt;&lt;/contributors&gt;&lt;auth-address&gt;Department of Obstetrics and Gynecology, Duke University Medical Center, Durham, North Carolina, United States of America. susan.murphy@duke.edu&lt;/auth-address&gt;&lt;titles&gt;&lt;title&gt;Differentially methylated regions of imprinted genes in prenatal, perinatal and postnatal human tissues&lt;/title&gt;&lt;secondary-title&gt;PLoS One&lt;/secondary-title&gt;&lt;alt-title&gt;PloS one&lt;/alt-title&gt;&lt;/titles&gt;&lt;pages&gt;e40924&lt;/pages&gt;&lt;volume&gt;7&lt;/volume&gt;&lt;number&gt;7&lt;/number&gt;&lt;keywords&gt;&lt;keyword&gt;DNA Methylation/*genetics&lt;/keyword&gt;&lt;keyword&gt;Fetal Blood/metabolism&lt;/keyword&gt;&lt;keyword&gt;Fetus/*metabolism&lt;/keyword&gt;&lt;keyword&gt;Genome, Human/genetics&lt;/keyword&gt;&lt;keyword&gt;Genomic Imprinting/*genetics&lt;/keyword&gt;&lt;keyword&gt;Humans&lt;/keyword&gt;&lt;keyword&gt;Infant&lt;/keyword&gt;&lt;keyword&gt;Infant, Newborn&lt;/keyword&gt;&lt;keyword&gt;Mouth Mucosa/cytology&lt;/keyword&gt;&lt;keyword&gt;Organ Specificity/*genetics&lt;/keyword&gt;&lt;keyword&gt;Polymerase Chain Reaction&lt;/keyword&gt;&lt;keyword&gt;Reproducibility of Results&lt;/keyword&gt;&lt;keyword&gt;Sequence Analysis, DNA&lt;/keyword&gt;&lt;keyword&gt;Time Factors&lt;/keyword&gt;&lt;keyword&gt;Umbilical Cord/cytology/metabolism&lt;/keyword&gt;&lt;/keywords&gt;&lt;dates&gt;&lt;year&gt;2012&lt;/year&gt;&lt;/dates&gt;&lt;isbn&gt;1932-6203 (Electronic)&amp;#xD;1932-6203 (Linking)&lt;/isbn&gt;&lt;accession-num&gt;22808284&lt;/accession-num&gt;&lt;urls&gt;&lt;related-urls&gt;&lt;url&gt;http://www.ncbi.nlm.nih.gov/pubmed/22808284&lt;/url&gt;&lt;/related-urls&gt;&lt;/urls&gt;&lt;custom2&gt;3396645&lt;/custom2&gt;&lt;electronic-resource-num&gt;10.1371/journal.pone.0040924&lt;/electronic-resource-num&gt;&lt;/record&gt;&lt;/Cite&gt;&lt;/EndNote&gt;</w:instrText>
      </w:r>
      <w:r w:rsidR="008D22A7" w:rsidRPr="00E93EC6">
        <w:fldChar w:fldCharType="separate"/>
      </w:r>
      <w:r w:rsidR="005244F2" w:rsidRPr="005244F2">
        <w:rPr>
          <w:noProof/>
          <w:vertAlign w:val="superscript"/>
        </w:rPr>
        <w:t>66</w:t>
      </w:r>
      <w:r w:rsidR="008D22A7" w:rsidRPr="00E93EC6">
        <w:fldChar w:fldCharType="end"/>
      </w:r>
      <w:r w:rsidR="008D22A7" w:rsidRPr="00E93EC6">
        <w:t xml:space="preserve">. </w:t>
      </w:r>
      <w:r w:rsidR="000522C5" w:rsidRPr="00E93EC6">
        <w:t xml:space="preserve">The </w:t>
      </w:r>
      <w:r w:rsidR="00954422" w:rsidRPr="00E93EC6">
        <w:t>methylation</w:t>
      </w:r>
      <w:r w:rsidR="000522C5" w:rsidRPr="00E93EC6">
        <w:t xml:space="preserve"> levels of a number of non-imprinted genes measured in blood were also </w:t>
      </w:r>
      <w:r w:rsidR="00954422" w:rsidRPr="00E93EC6">
        <w:t>equivalent</w:t>
      </w:r>
      <w:r w:rsidR="000522C5" w:rsidRPr="00E93EC6">
        <w:t xml:space="preserve"> in buccal </w:t>
      </w:r>
      <w:r w:rsidR="00954422" w:rsidRPr="00E93EC6">
        <w:t>cells despite these cell types originating</w:t>
      </w:r>
      <w:r w:rsidR="000522C5" w:rsidRPr="00E93EC6">
        <w:t xml:space="preserve"> from different germ layers (mesoderm and ectoderm </w:t>
      </w:r>
      <w:r w:rsidR="00954422" w:rsidRPr="00E93EC6">
        <w:t>respectively</w:t>
      </w:r>
      <w:r w:rsidR="000522C5" w:rsidRPr="00E93EC6">
        <w:t xml:space="preserve">) </w:t>
      </w:r>
      <w:r w:rsidR="005C55ED" w:rsidRPr="00E93EC6">
        <w:fldChar w:fldCharType="begin">
          <w:fldData xml:space="preserve">PEVuZE5vdGU+PENpdGU+PEF1dGhvcj5UYWxlbnM8L0F1dGhvcj48WWVhcj4yMDEwPC9ZZWFyPjxS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</w:fldData>
        </w:fldChar>
      </w:r>
      <w:r w:rsidR="005244F2">
        <w:instrText xml:space="preserve"> ADDIN EN.CITE </w:instrText>
      </w:r>
      <w:r w:rsidR="005244F2">
        <w:fldChar w:fldCharType="begin">
          <w:fldData xml:space="preserve">PEVuZE5vdGU+PENpdGU+PEF1dGhvcj5UYWxlbnM8L0F1dGhvcj48WWVhcj4yMDEwPC9ZZWFyPjxS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</w:fldData>
        </w:fldChar>
      </w:r>
      <w:r w:rsidR="005244F2">
        <w:instrText xml:space="preserve"> ADDIN EN.CITE.DATA </w:instrText>
      </w:r>
      <w:r w:rsidR="005244F2">
        <w:fldChar w:fldCharType="end"/>
      </w:r>
      <w:r w:rsidR="005C55ED" w:rsidRPr="00E93EC6">
        <w:fldChar w:fldCharType="separate"/>
      </w:r>
      <w:r w:rsidR="005244F2" w:rsidRPr="005244F2">
        <w:rPr>
          <w:noProof/>
          <w:vertAlign w:val="superscript"/>
        </w:rPr>
        <w:t>67</w:t>
      </w:r>
      <w:r w:rsidR="005C55ED" w:rsidRPr="00E93EC6">
        <w:fldChar w:fldCharType="end"/>
      </w:r>
      <w:r w:rsidR="000522C5" w:rsidRPr="00E93EC6">
        <w:t xml:space="preserve">. </w:t>
      </w:r>
      <w:r w:rsidR="007C3F1C" w:rsidRPr="00E93EC6">
        <w:t>Methylation changes induced by maternal diet can be similar in the umbilical cord and liver</w:t>
      </w:r>
      <w:r w:rsidR="005C55ED" w:rsidRPr="00E93EC6">
        <w:t xml:space="preserve"> </w:t>
      </w:r>
      <w:r w:rsidR="005C55ED" w:rsidRPr="00E93EC6">
        <w:fldChar w:fldCharType="begin">
          <w:fldData xml:space="preserve">PEVuZE5vdGU+PENpdGU+PEF1dGhvcj5CdXJkZ2U8L0F1dGhvcj48WWVhcj4yMDA3PC9ZZWFyPjxS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</w:fldData>
        </w:fldChar>
      </w:r>
      <w:r w:rsidR="005244F2">
        <w:instrText xml:space="preserve"> ADDIN EN.CITE </w:instrText>
      </w:r>
      <w:r w:rsidR="005244F2">
        <w:fldChar w:fldCharType="begin">
          <w:fldData xml:space="preserve">PEVuZE5vdGU+PENpdGU+PEF1dGhvcj5CdXJkZ2U8L0F1dGhvcj48WWVhcj4yMDA3PC9ZZWFyPjxS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</w:fldData>
        </w:fldChar>
      </w:r>
      <w:r w:rsidR="005244F2">
        <w:instrText xml:space="preserve"> ADDIN EN.CITE.DATA </w:instrText>
      </w:r>
      <w:r w:rsidR="005244F2">
        <w:fldChar w:fldCharType="end"/>
      </w:r>
      <w:r w:rsidR="005C55ED" w:rsidRPr="00E93EC6">
        <w:fldChar w:fldCharType="separate"/>
      </w:r>
      <w:r w:rsidR="005244F2" w:rsidRPr="005244F2">
        <w:rPr>
          <w:noProof/>
          <w:vertAlign w:val="superscript"/>
        </w:rPr>
        <w:t>68</w:t>
      </w:r>
      <w:r w:rsidR="005C55ED" w:rsidRPr="00E93EC6">
        <w:fldChar w:fldCharType="end"/>
      </w:r>
      <w:r w:rsidR="005C55ED" w:rsidRPr="00E93EC6">
        <w:t xml:space="preserve">. </w:t>
      </w:r>
      <w:r w:rsidR="000522C5" w:rsidRPr="00E93EC6">
        <w:t>These studies suggest that meth</w:t>
      </w:r>
      <w:r w:rsidR="00954422" w:rsidRPr="00E93EC6">
        <w:t>ylation</w:t>
      </w:r>
      <w:r w:rsidR="000522C5" w:rsidRPr="00E93EC6">
        <w:t xml:space="preserve"> l</w:t>
      </w:r>
      <w:r w:rsidR="00954422" w:rsidRPr="00E93EC6">
        <w:t>e</w:t>
      </w:r>
      <w:r w:rsidR="000522C5" w:rsidRPr="00E93EC6">
        <w:t xml:space="preserve">vels in more readily </w:t>
      </w:r>
      <w:r w:rsidR="00954422" w:rsidRPr="00E93EC6">
        <w:t>available</w:t>
      </w:r>
      <w:r w:rsidR="000522C5" w:rsidRPr="00E93EC6">
        <w:t xml:space="preserve"> tissue</w:t>
      </w:r>
      <w:r w:rsidR="00627EFD">
        <w:t>s,</w:t>
      </w:r>
      <w:r w:rsidR="000522C5" w:rsidRPr="00E93EC6">
        <w:t xml:space="preserve"> </w:t>
      </w:r>
      <w:r w:rsidR="00954422" w:rsidRPr="00E93EC6">
        <w:t>such as bl</w:t>
      </w:r>
      <w:r w:rsidR="000522C5" w:rsidRPr="00E93EC6">
        <w:t>ood, buc</w:t>
      </w:r>
      <w:r w:rsidR="00954422" w:rsidRPr="00E93EC6">
        <w:t xml:space="preserve">cal or umbilical </w:t>
      </w:r>
      <w:r w:rsidR="000522C5" w:rsidRPr="00E93EC6">
        <w:t>cord</w:t>
      </w:r>
      <w:r w:rsidR="00627EFD">
        <w:t>,</w:t>
      </w:r>
      <w:r w:rsidR="00954422" w:rsidRPr="00E93EC6">
        <w:t xml:space="preserve"> may provide useful proxy markers</w:t>
      </w:r>
      <w:r w:rsidR="000522C5" w:rsidRPr="00E93EC6">
        <w:t xml:space="preserve"> of methylation</w:t>
      </w:r>
      <w:r w:rsidR="00954422" w:rsidRPr="00E93EC6">
        <w:t xml:space="preserve"> </w:t>
      </w:r>
      <w:r w:rsidR="000522C5" w:rsidRPr="00E93EC6">
        <w:t xml:space="preserve">in </w:t>
      </w:r>
      <w:r w:rsidR="00627EFD">
        <w:t>metabolically</w:t>
      </w:r>
      <w:r w:rsidR="00627EFD" w:rsidRPr="00E93EC6">
        <w:t xml:space="preserve"> </w:t>
      </w:r>
      <w:r w:rsidR="000522C5" w:rsidRPr="00E93EC6">
        <w:t>relevant tissues.</w:t>
      </w:r>
      <w:r w:rsidR="00EC155F" w:rsidRPr="00E93EC6">
        <w:t xml:space="preserve"> </w:t>
      </w:r>
    </w:p>
    <w:p w14:paraId="6584241D" w14:textId="77777777" w:rsidR="00D440F3" w:rsidRDefault="00D440F3" w:rsidP="0044462E">
      <w:pPr>
        <w:spacing w:line="480" w:lineRule="auto"/>
        <w:jc w:val="both"/>
      </w:pPr>
    </w:p>
    <w:p w14:paraId="7FDDE900" w14:textId="32BF476B" w:rsidR="00D440F3" w:rsidRDefault="00D440F3" w:rsidP="0044462E">
      <w:pPr>
        <w:spacing w:line="480" w:lineRule="auto"/>
        <w:jc w:val="both"/>
        <w:rPr>
          <w:rFonts w:cs="Times New Roman"/>
        </w:rPr>
      </w:pPr>
      <w:r w:rsidRPr="00670BDE">
        <w:t xml:space="preserve">However, data showing that </w:t>
      </w:r>
      <w:r w:rsidR="00670BDE">
        <w:t xml:space="preserve">some </w:t>
      </w:r>
      <w:r w:rsidRPr="00670BDE">
        <w:t xml:space="preserve">DNA methylation </w:t>
      </w:r>
      <w:r w:rsidR="00670BDE">
        <w:t xml:space="preserve">marks </w:t>
      </w:r>
      <w:r w:rsidRPr="00670BDE">
        <w:t xml:space="preserve">can be dynamically regulated in response to postnatal environmental </w:t>
      </w:r>
      <w:r w:rsidRPr="001D4E7F">
        <w:rPr>
          <w:rFonts w:cs="Times New Roman"/>
        </w:rPr>
        <w:t>stimuli</w:t>
      </w:r>
      <w:r w:rsidR="00670BDE">
        <w:rPr>
          <w:rFonts w:cs="Times New Roman"/>
        </w:rPr>
        <w:t xml:space="preserve"> mean that much work will need to be done to demonstrate</w:t>
      </w:r>
      <w:r w:rsidRPr="001D4E7F">
        <w:rPr>
          <w:rFonts w:cs="Times New Roman"/>
        </w:rPr>
        <w:t xml:space="preserve"> the </w:t>
      </w:r>
      <w:r w:rsidR="00670BDE">
        <w:rPr>
          <w:rFonts w:cs="Times New Roman"/>
        </w:rPr>
        <w:t>utility</w:t>
      </w:r>
      <w:r w:rsidR="00670BDE" w:rsidRPr="001D4E7F">
        <w:rPr>
          <w:rFonts w:cs="Times New Roman"/>
        </w:rPr>
        <w:t xml:space="preserve"> </w:t>
      </w:r>
      <w:r w:rsidRPr="001D4E7F">
        <w:rPr>
          <w:rFonts w:cs="Times New Roman"/>
        </w:rPr>
        <w:t xml:space="preserve">of </w:t>
      </w:r>
      <w:r w:rsidR="00670BDE">
        <w:rPr>
          <w:rFonts w:cs="Times New Roman"/>
        </w:rPr>
        <w:t xml:space="preserve">perinatal </w:t>
      </w:r>
      <w:r w:rsidRPr="001D4E7F">
        <w:rPr>
          <w:rFonts w:cs="Times New Roman"/>
        </w:rPr>
        <w:t xml:space="preserve">epigenetic predictive markers. For </w:t>
      </w:r>
      <w:r w:rsidR="00670BDE">
        <w:rPr>
          <w:rFonts w:cs="Times New Roman"/>
        </w:rPr>
        <w:t>example,</w:t>
      </w:r>
      <w:r w:rsidR="00670BDE" w:rsidRPr="001D4E7F">
        <w:rPr>
          <w:rFonts w:cs="Times New Roman"/>
        </w:rPr>
        <w:t xml:space="preserve"> </w:t>
      </w:r>
      <w:r w:rsidR="004839D1" w:rsidRPr="001D4E7F">
        <w:rPr>
          <w:rFonts w:cs="Times New Roman"/>
        </w:rPr>
        <w:t xml:space="preserve">an acute burst of </w:t>
      </w:r>
      <w:r w:rsidR="00670BDE">
        <w:rPr>
          <w:rFonts w:cs="Times New Roman"/>
        </w:rPr>
        <w:t>physical activity</w:t>
      </w:r>
      <w:r w:rsidR="004839D1" w:rsidRPr="001D4E7F">
        <w:rPr>
          <w:rFonts w:cs="Times New Roman"/>
        </w:rPr>
        <w:t xml:space="preserve"> induced hypomethylation</w:t>
      </w:r>
      <w:r w:rsidRPr="001D4E7F">
        <w:rPr>
          <w:rFonts w:cs="Times New Roman"/>
        </w:rPr>
        <w:t xml:space="preserve"> of the </w:t>
      </w:r>
      <w:r w:rsidRPr="001D4E7F">
        <w:rPr>
          <w:rStyle w:val="st1"/>
          <w:rFonts w:cs="Times New Roman"/>
        </w:rPr>
        <w:t>peroxisome proliferator-activated receptor gamma, coactivator 1 alpha (</w:t>
      </w:r>
      <w:r w:rsidRPr="001D4E7F">
        <w:rPr>
          <w:rFonts w:cs="Times New Roman"/>
          <w:i/>
        </w:rPr>
        <w:t>PGC1α</w:t>
      </w:r>
      <w:r w:rsidRPr="001D4E7F">
        <w:rPr>
          <w:rFonts w:cs="Times New Roman"/>
        </w:rPr>
        <w:t xml:space="preserve">) and </w:t>
      </w:r>
      <w:r w:rsidR="004839D1" w:rsidRPr="001D4E7F">
        <w:rPr>
          <w:rStyle w:val="st1"/>
          <w:rFonts w:cs="Times New Roman"/>
        </w:rPr>
        <w:t>m</w:t>
      </w:r>
      <w:r w:rsidRPr="001D4E7F">
        <w:rPr>
          <w:rStyle w:val="st1"/>
          <w:rFonts w:cs="Times New Roman"/>
        </w:rPr>
        <w:t>itochondrial transcription factor A (</w:t>
      </w:r>
      <w:r w:rsidRPr="001D4E7F">
        <w:rPr>
          <w:rFonts w:cs="Times New Roman"/>
          <w:i/>
        </w:rPr>
        <w:t>TFAM</w:t>
      </w:r>
      <w:r w:rsidRPr="001D4E7F">
        <w:rPr>
          <w:rFonts w:cs="Times New Roman"/>
        </w:rPr>
        <w:t>) promoters in muscle tissue</w:t>
      </w:r>
      <w:r w:rsidR="004839D1" w:rsidRPr="00670BDE">
        <w:t xml:space="preserve"> </w:t>
      </w:r>
      <w:r w:rsidR="004839D1" w:rsidRPr="001D4E7F">
        <w:rPr>
          <w:rFonts w:cs="Times New Roman"/>
        </w:rPr>
        <w:fldChar w:fldCharType="begin">
          <w:fldData xml:space="preserve">PEVuZE5vdGU+PENpdGU+PEF1dGhvcj5CYXJyZXM8L0F1dGhvcj48WWVhcj4yMDEyPC9ZZWFyPjxS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</w:fldData>
        </w:fldChar>
      </w:r>
      <w:r w:rsidR="005244F2">
        <w:rPr>
          <w:rFonts w:cs="Times New Roman"/>
        </w:rPr>
        <w:instrText xml:space="preserve"> ADDIN EN.CITE </w:instrText>
      </w:r>
      <w:r w:rsidR="005244F2">
        <w:rPr>
          <w:rFonts w:cs="Times New Roman"/>
        </w:rPr>
        <w:fldChar w:fldCharType="begin">
          <w:fldData xml:space="preserve">PEVuZE5vdGU+PENpdGU+PEF1dGhvcj5CYXJyZXM8L0F1dGhvcj48WWVhcj4yMDEyPC9ZZWFyPjxS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</w:fldData>
        </w:fldChar>
      </w:r>
      <w:r w:rsidR="005244F2">
        <w:rPr>
          <w:rFonts w:cs="Times New Roman"/>
        </w:rPr>
        <w:instrText xml:space="preserve"> ADDIN EN.CITE.DATA </w:instrText>
      </w:r>
      <w:r w:rsidR="005244F2">
        <w:rPr>
          <w:rFonts w:cs="Times New Roman"/>
        </w:rPr>
      </w:r>
      <w:r w:rsidR="005244F2">
        <w:rPr>
          <w:rFonts w:cs="Times New Roman"/>
        </w:rPr>
        <w:fldChar w:fldCharType="end"/>
      </w:r>
      <w:r w:rsidR="004839D1" w:rsidRPr="001D4E7F">
        <w:rPr>
          <w:rFonts w:cs="Times New Roman"/>
        </w:rPr>
      </w:r>
      <w:r w:rsidR="004839D1" w:rsidRPr="001D4E7F">
        <w:rPr>
          <w:rFonts w:cs="Times New Roman"/>
        </w:rPr>
        <w:fldChar w:fldCharType="separate"/>
      </w:r>
      <w:r w:rsidR="005244F2" w:rsidRPr="005244F2">
        <w:rPr>
          <w:rFonts w:cs="Times New Roman"/>
          <w:noProof/>
          <w:vertAlign w:val="superscript"/>
        </w:rPr>
        <w:t>69</w:t>
      </w:r>
      <w:r w:rsidR="004839D1" w:rsidRPr="001D4E7F">
        <w:rPr>
          <w:rFonts w:cs="Times New Roman"/>
        </w:rPr>
        <w:fldChar w:fldCharType="end"/>
      </w:r>
      <w:r w:rsidRPr="001D4E7F">
        <w:rPr>
          <w:rFonts w:cs="Times New Roman"/>
        </w:rPr>
        <w:t xml:space="preserve">. </w:t>
      </w:r>
      <w:r w:rsidR="004839D1" w:rsidRPr="001D4E7F">
        <w:rPr>
          <w:rFonts w:cs="Times New Roman"/>
        </w:rPr>
        <w:t xml:space="preserve">One study that examined DNA methylation stability over time in children found that the methylation levels of the genes </w:t>
      </w:r>
      <w:r w:rsidR="004839D1" w:rsidRPr="001D4E7F">
        <w:rPr>
          <w:rFonts w:cs="Times New Roman"/>
          <w:i/>
        </w:rPr>
        <w:t>MAOA</w:t>
      </w:r>
      <w:r w:rsidR="004839D1" w:rsidRPr="001D4E7F">
        <w:rPr>
          <w:rFonts w:cs="Times New Roman"/>
        </w:rPr>
        <w:t xml:space="preserve">, </w:t>
      </w:r>
      <w:r w:rsidR="004839D1" w:rsidRPr="001D4E7F">
        <w:rPr>
          <w:rFonts w:cs="Times New Roman"/>
          <w:i/>
        </w:rPr>
        <w:t>DRD4</w:t>
      </w:r>
      <w:r w:rsidR="004839D1" w:rsidRPr="001D4E7F">
        <w:rPr>
          <w:rFonts w:cs="Times New Roman"/>
        </w:rPr>
        <w:t xml:space="preserve"> and </w:t>
      </w:r>
      <w:r w:rsidR="004839D1" w:rsidRPr="001D4E7F">
        <w:rPr>
          <w:rFonts w:cs="Times New Roman"/>
          <w:i/>
        </w:rPr>
        <w:t xml:space="preserve">SLC6A4 </w:t>
      </w:r>
      <w:r w:rsidR="00670BDE">
        <w:rPr>
          <w:rFonts w:cs="Times New Roman"/>
        </w:rPr>
        <w:t>was</w:t>
      </w:r>
      <w:r w:rsidR="00670BDE" w:rsidRPr="001D4E7F">
        <w:rPr>
          <w:rFonts w:cs="Times New Roman"/>
        </w:rPr>
        <w:t xml:space="preserve"> </w:t>
      </w:r>
      <w:r w:rsidR="004839D1" w:rsidRPr="001D4E7F">
        <w:rPr>
          <w:rFonts w:cs="Times New Roman"/>
        </w:rPr>
        <w:t xml:space="preserve">highly dynamic between the ages of </w:t>
      </w:r>
      <w:r w:rsidR="00670BDE">
        <w:rPr>
          <w:rFonts w:cs="Times New Roman"/>
        </w:rPr>
        <w:t>5 and</w:t>
      </w:r>
      <w:r w:rsidR="004839D1" w:rsidRPr="001D4E7F">
        <w:rPr>
          <w:rFonts w:cs="Times New Roman"/>
        </w:rPr>
        <w:t xml:space="preserve"> </w:t>
      </w:r>
      <w:r w:rsidR="00670BDE">
        <w:rPr>
          <w:rFonts w:cs="Times New Roman"/>
        </w:rPr>
        <w:t xml:space="preserve">10 </w:t>
      </w:r>
      <w:r w:rsidR="004839D1" w:rsidRPr="001D4E7F">
        <w:rPr>
          <w:rFonts w:cs="Times New Roman"/>
        </w:rPr>
        <w:t xml:space="preserve">years </w:t>
      </w:r>
      <w:r w:rsidR="004839D1" w:rsidRPr="001D4E7F">
        <w:rPr>
          <w:rFonts w:cs="Times New Roman"/>
        </w:rPr>
        <w:fldChar w:fldCharType="begin"/>
      </w:r>
      <w:r w:rsidR="005244F2">
        <w:rPr>
          <w:rFonts w:cs="Times New Roman"/>
        </w:rPr>
        <w:instrText xml:space="preserve"> ADDIN EN.CITE &lt;EndNote&gt;&lt;Cite&gt;&lt;Author&gt;Wong&lt;/Author&gt;&lt;Year&gt;2010&lt;/Year&gt;&lt;RecNum&gt;4734&lt;/RecNum&gt;&lt;DisplayText&gt;&lt;style face="superscript"&gt;70&lt;/style&gt;&lt;/DisplayText&gt;&lt;record&gt;&lt;rec-number&gt;4734&lt;/rec-number&gt;&lt;foreign-keys&gt;&lt;key app="EN" db-id="5xr50r906tz5f5e5zaf52d9uwefw0a55vavf" timestamp="1425467056"&gt;4734&lt;/key&gt;&lt;/foreign-keys&gt;&lt;ref-type name="Journal Article"&gt;17&lt;/ref-type&gt;&lt;contributors&gt;&lt;authors&gt;&lt;author&gt;Wong, Chloe Chung Yi&lt;/author&gt;&lt;author&gt;Caspi, Avshalom&lt;/author&gt;&lt;author&gt;Williams, Benjamin&lt;/author&gt;&lt;author&gt;Craig, Ian W.&lt;/author&gt;&lt;author&gt;Houts, Renate&lt;/author&gt;&lt;author&gt;Ambler, Antony&lt;/author&gt;&lt;author&gt;Moffitt, Terrie E.&lt;/author&gt;&lt;author&gt;Mill, Jonathan&lt;/author&gt;&lt;/authors&gt;&lt;/contributors&gt;&lt;titles&gt;&lt;title&gt;A longitudinal study of epigenetic variation in twins&lt;/title&gt;&lt;secondary-title&gt;Epigenetics&lt;/secondary-title&gt;&lt;/titles&gt;&lt;periodical&gt;&lt;full-title&gt;Epigenetics&lt;/full-title&gt;&lt;/periodical&gt;&lt;pages&gt;516-526&lt;/pages&gt;&lt;volume&gt;5&lt;/volume&gt;&lt;number&gt;6&lt;/number&gt;&lt;dates&gt;&lt;year&gt;2010&lt;/year&gt;&lt;pub-dates&gt;&lt;date&gt;03/05/received&amp;#xD;05/04/accepted&lt;/date&gt;&lt;/pub-dates&gt;&lt;/dates&gt;&lt;publisher&gt;Landes Bioscience&lt;/publisher&gt;&lt;isbn&gt;1559-2294&amp;#xD;1559-2308&lt;/isbn&gt;&lt;accession-num&gt;PMC3322496&lt;/accession-num&gt;&lt;urls&gt;&lt;related-urls&gt;&lt;url&gt;http://www.ncbi.nlm.nih.gov/pmc/articles/PMC3322496/&lt;/url&gt;&lt;/related-urls&gt;&lt;/urls&gt;&lt;electronic-resource-num&gt;10.4161/epi.5.6.12226&lt;/electronic-resource-num&gt;&lt;remote-database-name&gt;PMC&lt;/remote-database-name&gt;&lt;/record&gt;&lt;/Cite&gt;&lt;/EndNote&gt;</w:instrText>
      </w:r>
      <w:r w:rsidR="004839D1" w:rsidRPr="001D4E7F">
        <w:rPr>
          <w:rFonts w:cs="Times New Roman"/>
        </w:rPr>
        <w:fldChar w:fldCharType="separate"/>
      </w:r>
      <w:r w:rsidR="005244F2" w:rsidRPr="005244F2">
        <w:rPr>
          <w:rFonts w:cs="Times New Roman"/>
          <w:noProof/>
          <w:vertAlign w:val="superscript"/>
        </w:rPr>
        <w:t>70</w:t>
      </w:r>
      <w:r w:rsidR="004839D1" w:rsidRPr="001D4E7F">
        <w:rPr>
          <w:rFonts w:cs="Times New Roman"/>
        </w:rPr>
        <w:fldChar w:fldCharType="end"/>
      </w:r>
      <w:r w:rsidR="004839D1" w:rsidRPr="001D4E7F">
        <w:rPr>
          <w:rFonts w:cs="Times New Roman"/>
        </w:rPr>
        <w:t xml:space="preserve">. </w:t>
      </w:r>
      <w:r w:rsidR="00670BDE">
        <w:rPr>
          <w:rFonts w:cs="Times New Roman"/>
        </w:rPr>
        <w:t>In contrast,</w:t>
      </w:r>
      <w:r w:rsidR="00670BDE" w:rsidRPr="001D4E7F">
        <w:rPr>
          <w:rFonts w:cs="Times New Roman"/>
        </w:rPr>
        <w:t xml:space="preserve"> </w:t>
      </w:r>
      <w:r w:rsidR="004839D1" w:rsidRPr="001D4E7F">
        <w:rPr>
          <w:rFonts w:cs="Times New Roman"/>
        </w:rPr>
        <w:t xml:space="preserve">Clarke-Harris </w:t>
      </w:r>
      <w:r w:rsidR="004839D1" w:rsidRPr="001D4E7F">
        <w:rPr>
          <w:rFonts w:cs="Times New Roman"/>
          <w:i/>
        </w:rPr>
        <w:t>et al.</w:t>
      </w:r>
      <w:r w:rsidR="004839D1" w:rsidRPr="001D4E7F">
        <w:rPr>
          <w:rFonts w:cs="Times New Roman"/>
        </w:rPr>
        <w:t xml:space="preserve"> </w:t>
      </w:r>
      <w:r w:rsidR="00F121A6" w:rsidRPr="001D4E7F">
        <w:rPr>
          <w:rFonts w:cs="Times New Roman"/>
        </w:rPr>
        <w:t xml:space="preserve">reported year on year stability of 7 CpG sites within the PGC1α promoter in peripheral blood cells in children from 5 to 14 years of age </w:t>
      </w:r>
      <w:r w:rsidR="00F121A6" w:rsidRPr="001D4E7F">
        <w:rPr>
          <w:rFonts w:cs="Times New Roman"/>
        </w:rPr>
        <w:fldChar w:fldCharType="begin"/>
      </w:r>
      <w:r w:rsidR="005244F2">
        <w:rPr>
          <w:rFonts w:cs="Times New Roman"/>
        </w:rPr>
        <w:instrText xml:space="preserve"> ADDIN EN.CITE &lt;EndNote&gt;&lt;Cite&gt;&lt;Author&gt;Clarke-Harris&lt;/Author&gt;&lt;Year&gt;2014&lt;/Year&gt;&lt;RecNum&gt;4735&lt;/RecNum&gt;&lt;DisplayText&gt;&lt;style face="superscript"&gt;71&lt;/style&gt;&lt;/DisplayText&gt;&lt;record&gt;&lt;rec-number&gt;4735&lt;/rec-number&gt;&lt;foreign-keys&gt;&lt;key app="EN" db-id="5xr50r906tz5f5e5zaf52d9uwefw0a55vavf" timestamp="1425467510"&gt;4735&lt;/key&gt;&lt;/foreign-keys&gt;&lt;ref-type name="Journal Article"&gt;17&lt;/ref-type&gt;&lt;contributors&gt;&lt;authors&gt;&lt;author&gt;Clarke-Harris, Rebecca&lt;/author&gt;&lt;author&gt;Wilkin, Terence J.&lt;/author&gt;&lt;author&gt;Hosking, Joanne&lt;/author&gt;&lt;author&gt;Pinkney, Jonathan&lt;/author&gt;&lt;author&gt;Jeffery, Alison N.&lt;/author&gt;&lt;author&gt;Metcalf, Brad S.&lt;/author&gt;&lt;author&gt;Godfrey, Keith M.&lt;/author&gt;&lt;author&gt;Voss, Linda D.&lt;/author&gt;&lt;author&gt;Lillycrop, Karen A.&lt;/author&gt;&lt;author&gt;Burdge, Graham C.&lt;/author&gt;&lt;/authors&gt;&lt;/contributors&gt;&lt;titles&gt;&lt;title&gt;PGC1α Promoter Methylation in Blood at 5–7 Years Predicts Adiposity From 9 to 14 Years (EarlyBird 50)&lt;/title&gt;&lt;secondary-title&gt;Diabetes&lt;/secondary-title&gt;&lt;/titles&gt;&lt;periodical&gt;&lt;full-title&gt;Diabetes&lt;/full-title&gt;&lt;/periodical&gt;&lt;pages&gt;2528-2537&lt;/pages&gt;&lt;volume&gt;63&lt;/volume&gt;&lt;number&gt;7&lt;/number&gt;&lt;dates&gt;&lt;year&gt;2014&lt;/year&gt;&lt;pub-dates&gt;&lt;date&gt;July 1, 2014&lt;/date&gt;&lt;/pub-dates&gt;&lt;/dates&gt;&lt;urls&gt;&lt;related-urls&gt;&lt;url&gt;http://diabetes.diabetesjournals.org/content/63/7/2528.abstract&lt;/url&gt;&lt;/related-urls&gt;&lt;/urls&gt;&lt;electronic-resource-num&gt;10.2337/db13-0671&lt;/electronic-resource-num&gt;&lt;/record&gt;&lt;/Cite&gt;&lt;/EndNote&gt;</w:instrText>
      </w:r>
      <w:r w:rsidR="00F121A6" w:rsidRPr="001D4E7F">
        <w:rPr>
          <w:rFonts w:cs="Times New Roman"/>
        </w:rPr>
        <w:fldChar w:fldCharType="separate"/>
      </w:r>
      <w:r w:rsidR="005244F2" w:rsidRPr="005244F2">
        <w:rPr>
          <w:rFonts w:cs="Times New Roman"/>
          <w:noProof/>
          <w:vertAlign w:val="superscript"/>
        </w:rPr>
        <w:t>71</w:t>
      </w:r>
      <w:r w:rsidR="00F121A6" w:rsidRPr="001D4E7F">
        <w:rPr>
          <w:rFonts w:cs="Times New Roman"/>
        </w:rPr>
        <w:fldChar w:fldCharType="end"/>
      </w:r>
      <w:r w:rsidR="00F121A6" w:rsidRPr="001D4E7F">
        <w:rPr>
          <w:rFonts w:cs="Times New Roman"/>
        </w:rPr>
        <w:t xml:space="preserve">, suggesting that for these CpG sites methylation levels are set up in early life and stability maintained. Moreover, 7 of the CpG sites analysed at </w:t>
      </w:r>
      <w:r w:rsidR="00670BDE" w:rsidRPr="00FC6A3A">
        <w:rPr>
          <w:rFonts w:cs="Times New Roman"/>
        </w:rPr>
        <w:t xml:space="preserve">age </w:t>
      </w:r>
      <w:r w:rsidR="00670BDE">
        <w:rPr>
          <w:rFonts w:cs="Times New Roman"/>
        </w:rPr>
        <w:t>5</w:t>
      </w:r>
      <w:r w:rsidR="00F121A6" w:rsidRPr="001D4E7F">
        <w:rPr>
          <w:rFonts w:cs="Times New Roman"/>
        </w:rPr>
        <w:t>-</w:t>
      </w:r>
      <w:r w:rsidR="00670BDE">
        <w:rPr>
          <w:rFonts w:cs="Times New Roman"/>
        </w:rPr>
        <w:t xml:space="preserve">7 </w:t>
      </w:r>
      <w:r w:rsidR="00F121A6" w:rsidRPr="001D4E7F">
        <w:rPr>
          <w:rFonts w:cs="Times New Roman"/>
        </w:rPr>
        <w:t xml:space="preserve">years were predictive of adiposity in the children at ages </w:t>
      </w:r>
      <w:r w:rsidR="00670BDE">
        <w:rPr>
          <w:rFonts w:cs="Times New Roman"/>
        </w:rPr>
        <w:t>9</w:t>
      </w:r>
      <w:r w:rsidR="00670BDE" w:rsidRPr="001D4E7F">
        <w:rPr>
          <w:rFonts w:cs="Times New Roman"/>
        </w:rPr>
        <w:t xml:space="preserve"> </w:t>
      </w:r>
      <w:r w:rsidR="00F121A6" w:rsidRPr="001D4E7F">
        <w:rPr>
          <w:rFonts w:cs="Times New Roman"/>
        </w:rPr>
        <w:t xml:space="preserve">to </w:t>
      </w:r>
      <w:r w:rsidR="00670BDE">
        <w:rPr>
          <w:rFonts w:cs="Times New Roman"/>
        </w:rPr>
        <w:t>14</w:t>
      </w:r>
      <w:r w:rsidR="00531078" w:rsidRPr="001D4E7F">
        <w:rPr>
          <w:rFonts w:cs="Times New Roman"/>
        </w:rPr>
        <w:t>, which is further evidence that developmentally induced methylation marks may be significant contributor</w:t>
      </w:r>
      <w:r w:rsidR="00670BDE">
        <w:rPr>
          <w:rFonts w:cs="Times New Roman"/>
        </w:rPr>
        <w:t>s</w:t>
      </w:r>
      <w:r w:rsidR="00531078" w:rsidRPr="00204BA7">
        <w:rPr>
          <w:rFonts w:cs="Times New Roman"/>
        </w:rPr>
        <w:t xml:space="preserve"> to later phenotype. The differences in the stability of the PGC1α methylation between the two studies may reflect differen</w:t>
      </w:r>
      <w:r w:rsidR="00090CDC" w:rsidRPr="00204BA7">
        <w:rPr>
          <w:rFonts w:cs="Times New Roman"/>
        </w:rPr>
        <w:t xml:space="preserve">ces in the location of the CpGs </w:t>
      </w:r>
      <w:r w:rsidR="00531078" w:rsidRPr="00204BA7">
        <w:rPr>
          <w:rFonts w:cs="Times New Roman"/>
        </w:rPr>
        <w:t>or tissue specific differences between blood and muscle</w:t>
      </w:r>
      <w:r w:rsidR="00090CDC" w:rsidRPr="00204BA7">
        <w:rPr>
          <w:rFonts w:cs="Times New Roman"/>
        </w:rPr>
        <w:t xml:space="preserve"> (PGC1α has a muscle specific transcript, although it is unclear which promoter region was analysed by Barres </w:t>
      </w:r>
      <w:r w:rsidR="00090CDC" w:rsidRPr="00204BA7">
        <w:rPr>
          <w:rFonts w:cs="Times New Roman"/>
          <w:i/>
        </w:rPr>
        <w:t>et al.</w:t>
      </w:r>
      <w:r w:rsidR="00090CDC" w:rsidRPr="00204BA7">
        <w:rPr>
          <w:rFonts w:cs="Times New Roman"/>
        </w:rPr>
        <w:t>).</w:t>
      </w:r>
      <w:r w:rsidR="00531078" w:rsidRPr="00204BA7">
        <w:rPr>
          <w:rFonts w:cs="Times New Roman"/>
        </w:rPr>
        <w:t xml:space="preserve"> Whether the changes in methylation in response to exercise occur on top of a developmentally induced methylation</w:t>
      </w:r>
      <w:r w:rsidR="00090CDC" w:rsidRPr="00204BA7">
        <w:rPr>
          <w:rFonts w:cs="Times New Roman"/>
        </w:rPr>
        <w:t xml:space="preserve"> change </w:t>
      </w:r>
      <w:r w:rsidR="00EE7F0E" w:rsidRPr="00204BA7">
        <w:rPr>
          <w:rFonts w:cs="Times New Roman"/>
        </w:rPr>
        <w:t>is</w:t>
      </w:r>
      <w:r w:rsidR="00090CDC" w:rsidRPr="00204BA7">
        <w:rPr>
          <w:rFonts w:cs="Times New Roman"/>
        </w:rPr>
        <w:t xml:space="preserve"> also not </w:t>
      </w:r>
      <w:r w:rsidR="00531078" w:rsidRPr="00204BA7">
        <w:rPr>
          <w:rFonts w:cs="Times New Roman"/>
        </w:rPr>
        <w:t xml:space="preserve">known. </w:t>
      </w:r>
    </w:p>
    <w:p w14:paraId="29B4A45F" w14:textId="77777777" w:rsidR="004D2A1C" w:rsidRPr="00204BA7" w:rsidRDefault="004D2A1C" w:rsidP="0044462E">
      <w:pPr>
        <w:spacing w:line="480" w:lineRule="auto"/>
        <w:jc w:val="both"/>
        <w:rPr>
          <w:rFonts w:cs="Times New Roman"/>
        </w:rPr>
      </w:pPr>
    </w:p>
    <w:p w14:paraId="765FFDF6" w14:textId="6B1728E3" w:rsidR="00F03F69" w:rsidRPr="00A52FA4" w:rsidRDefault="00F03F69" w:rsidP="00F03F69">
      <w:pPr>
        <w:spacing w:line="480" w:lineRule="auto"/>
        <w:jc w:val="both"/>
        <w:rPr>
          <w:b/>
          <w:sz w:val="28"/>
          <w:szCs w:val="28"/>
        </w:rPr>
      </w:pPr>
      <w:r w:rsidRPr="00A52FA4">
        <w:rPr>
          <w:b/>
          <w:sz w:val="28"/>
          <w:szCs w:val="28"/>
        </w:rPr>
        <w:t xml:space="preserve">Interventions </w:t>
      </w:r>
      <w:r w:rsidR="00BA5AAC">
        <w:rPr>
          <w:b/>
          <w:sz w:val="28"/>
          <w:szCs w:val="28"/>
        </w:rPr>
        <w:t>and</w:t>
      </w:r>
      <w:r w:rsidR="00BA5AAC" w:rsidRPr="00A52FA4">
        <w:rPr>
          <w:b/>
          <w:sz w:val="28"/>
          <w:szCs w:val="28"/>
        </w:rPr>
        <w:t xml:space="preserve"> </w:t>
      </w:r>
      <w:r w:rsidRPr="00A52FA4">
        <w:rPr>
          <w:b/>
          <w:sz w:val="28"/>
          <w:szCs w:val="28"/>
        </w:rPr>
        <w:t>developmental epigenetic changes</w:t>
      </w:r>
    </w:p>
    <w:p w14:paraId="3207F573" w14:textId="69C08AD3" w:rsidR="00F03F69" w:rsidRDefault="00BA5AAC" w:rsidP="0044462E">
      <w:pPr>
        <w:spacing w:line="480" w:lineRule="auto"/>
        <w:jc w:val="both"/>
      </w:pPr>
      <w:r>
        <w:t>A</w:t>
      </w:r>
      <w:r w:rsidR="005E4FCB">
        <w:t xml:space="preserve"> number </w:t>
      </w:r>
      <w:r>
        <w:t xml:space="preserve">of </w:t>
      </w:r>
      <w:r w:rsidR="005E4FCB">
        <w:t xml:space="preserve">intervention studies </w:t>
      </w:r>
      <w:r>
        <w:t>suggest</w:t>
      </w:r>
      <w:r w:rsidR="005E4FCB">
        <w:t xml:space="preserve"> that the effects of the early life environment on the epigenome and phenotype can be prevented and/or reversed. </w:t>
      </w:r>
      <w:r>
        <w:t xml:space="preserve">In </w:t>
      </w:r>
      <w:r w:rsidR="005E4FCB">
        <w:t xml:space="preserve">their rat model </w:t>
      </w:r>
      <w:r>
        <w:lastRenderedPageBreak/>
        <w:t xml:space="preserve">of maternal protein restriction Lillycrop </w:t>
      </w:r>
      <w:r w:rsidRPr="005E4FCB">
        <w:rPr>
          <w:i/>
        </w:rPr>
        <w:t>et al.</w:t>
      </w:r>
      <w:r>
        <w:t xml:space="preserve"> showed that supplementation of the restricted diet with glycine or folic acid prevented </w:t>
      </w:r>
      <w:r w:rsidR="005E4FCB">
        <w:t>hepatic GR and PPAR</w:t>
      </w:r>
      <w:r w:rsidR="005E4FCB" w:rsidRPr="00C806CC">
        <w:sym w:font="Symbol" w:char="F061"/>
      </w:r>
      <w:r w:rsidR="005E4FCB">
        <w:t xml:space="preserve"> </w:t>
      </w:r>
      <w:r>
        <w:t xml:space="preserve">hypomethylation </w:t>
      </w:r>
      <w:r w:rsidR="00B4368E">
        <w:t xml:space="preserve">and </w:t>
      </w:r>
      <w:r w:rsidR="005E4FCB">
        <w:t xml:space="preserve">with altered metabolic phenotype </w:t>
      </w:r>
      <w:r w:rsidR="00DD410B">
        <w:fldChar w:fldCharType="begin">
          <w:fldData xml:space="preserve">PEVuZE5vdGU+PENpdGU+PEF1dGhvcj5MaWxseWNyb3A8L0F1dGhvcj48WWVhcj4yMDA1PC9ZZWFy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</w:fldData>
        </w:fldChar>
      </w:r>
      <w:r w:rsidR="003C7BAE">
        <w:instrText xml:space="preserve"> ADDIN EN.CITE </w:instrText>
      </w:r>
      <w:r w:rsidR="003C7BAE">
        <w:fldChar w:fldCharType="begin">
          <w:fldData xml:space="preserve">PEVuZE5vdGU+PENpdGU+PEF1dGhvcj5MaWxseWNyb3A8L0F1dGhvcj48WWVhcj4yMDA1PC9ZZWFy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</w:fldData>
        </w:fldChar>
      </w:r>
      <w:r w:rsidR="003C7BAE">
        <w:instrText xml:space="preserve"> ADDIN EN.CITE.DATA </w:instrText>
      </w:r>
      <w:r w:rsidR="003C7BAE">
        <w:fldChar w:fldCharType="end"/>
      </w:r>
      <w:r w:rsidR="00DD410B">
        <w:fldChar w:fldCharType="separate"/>
      </w:r>
      <w:r w:rsidR="003C7BAE" w:rsidRPr="003C7BAE">
        <w:rPr>
          <w:noProof/>
          <w:vertAlign w:val="superscript"/>
        </w:rPr>
        <w:t>42</w:t>
      </w:r>
      <w:r w:rsidR="00DD410B">
        <w:fldChar w:fldCharType="end"/>
      </w:r>
      <w:r w:rsidR="00B4368E">
        <w:t>,</w:t>
      </w:r>
      <w:r w:rsidR="005E4FCB">
        <w:t xml:space="preserve"> suggesting that impaired 1-carbon metabolism plays a central role in </w:t>
      </w:r>
      <w:r w:rsidR="00B4368E">
        <w:t>this model</w:t>
      </w:r>
      <w:r w:rsidR="005E4FCB">
        <w:t xml:space="preserve">. </w:t>
      </w:r>
      <w:r w:rsidR="00B4368E">
        <w:t xml:space="preserve">In </w:t>
      </w:r>
      <w:r w:rsidR="00D52C0F">
        <w:t>neonatal rats who</w:t>
      </w:r>
      <w:r w:rsidR="00B4368E">
        <w:t>se mothers</w:t>
      </w:r>
      <w:r w:rsidR="00D52C0F">
        <w:t xml:space="preserve"> were exposed to a 70% in utero global nutrient restriction </w:t>
      </w:r>
      <w:r w:rsidR="00B4368E">
        <w:t xml:space="preserve">postnatal leptin treatment </w:t>
      </w:r>
      <w:r w:rsidR="00D52C0F">
        <w:t xml:space="preserve">reversed promoter hypermethylation and increased expression of </w:t>
      </w:r>
      <w:r w:rsidR="00D52C0F" w:rsidRPr="00C806CC">
        <w:t>PPAR</w:t>
      </w:r>
      <w:r w:rsidR="00D52C0F" w:rsidRPr="00C806CC">
        <w:rPr>
          <w:lang w:val="el-GR"/>
        </w:rPr>
        <w:t>α</w:t>
      </w:r>
      <w:r w:rsidR="00D52C0F" w:rsidRPr="00C806CC">
        <w:t xml:space="preserve"> and GR</w:t>
      </w:r>
      <w:r w:rsidR="00D52C0F">
        <w:t xml:space="preserve"> in the liver</w:t>
      </w:r>
      <w:r w:rsidR="00D52C0F" w:rsidRPr="00D52C0F">
        <w:t xml:space="preserve"> </w:t>
      </w:r>
      <w:r w:rsidR="00D52C0F">
        <w:fldChar w:fldCharType="begin"/>
      </w:r>
      <w:r w:rsidR="003C7BAE">
        <w:instrText xml:space="preserve"> ADDIN EN.CITE &lt;EndNote&gt;&lt;Cite&gt;&lt;Author&gt;Gluckman&lt;/Author&gt;&lt;Year&gt;2007&lt;/Year&gt;&lt;RecNum&gt;700&lt;/RecNum&gt;&lt;DisplayText&gt;&lt;style face="superscript"&gt;44&lt;/style&gt;&lt;/DisplayText&gt;&lt;record&gt;&lt;rec-number&gt;700&lt;/rec-number&gt;&lt;foreign-keys&gt;&lt;key app="EN" db-id="5xr50r906tz5f5e5zaf52d9uwefw0a55vavf" timestamp="0"&gt;700&lt;/key&gt;&lt;/foreign-keys&gt;&lt;ref-type name="Journal Article"&gt;17&lt;/ref-type&gt;&lt;contributors&gt;&lt;authors&gt;&lt;author&gt;Gluckman, P. D.&lt;/author&gt;&lt;author&gt;Lillycrop, K. A.&lt;/author&gt;&lt;author&gt;Vickers, M. H.&lt;/author&gt;&lt;author&gt;Pleasants, A. B.&lt;/author&gt;&lt;author&gt;Phillips, E. S.&lt;/author&gt;&lt;author&gt;Beedle, A. S.&lt;/author&gt;&lt;author&gt;Burdge, G. C.&lt;/author&gt;&lt;author&gt;Hanson, M. A.&lt;/author&gt;&lt;/authors&gt;&lt;/contributors&gt;&lt;auth-address&gt;Liggins Institute, University of Auckland, Private Bag 92019, Auckland 1023, New Zealand. pd.gluckman@auckland.ac.nz&lt;/auth-address&gt;&lt;titles&gt;&lt;title&gt;Metabolic plasticity during mammalian development is directionally dependent on early nutritional status&lt;/title&gt;&lt;secondary-title&gt;Proc.Natl.Acad.Sci.U.S A&lt;/secondary-title&gt;&lt;/titles&gt;&lt;pages&gt;12796-12800&lt;/pages&gt;&lt;volume&gt;104&lt;/volume&gt;&lt;number&gt;31&lt;/number&gt;&lt;reprint-edition&gt;NOT IN FILE&lt;/reprint-edition&gt;&lt;keywords&gt;&lt;keyword&gt;11-beta-Hydroxysteroid Dehydrogenase Type 2&lt;/keyword&gt;&lt;keyword&gt;Adult&lt;/keyword&gt;&lt;keyword&gt;Adult rat&lt;/keyword&gt;&lt;keyword&gt;Animal&lt;/keyword&gt;&lt;keyword&gt;Animal Nutrition Sciences&lt;/keyword&gt;&lt;keyword&gt;Animals&lt;/keyword&gt;&lt;keyword&gt;Animals,Newborn&lt;/keyword&gt;&lt;keyword&gt;Cues&lt;/keyword&gt;&lt;keyword&gt;Epigenesis,Genetic&lt;/keyword&gt;&lt;keyword&gt;Female&lt;/keyword&gt;&lt;keyword&gt;Gene Expression&lt;/keyword&gt;&lt;keyword&gt;Gene Expression Regulation,Developmental&lt;/keyword&gt;&lt;keyword&gt;genetics&lt;/keyword&gt;&lt;keyword&gt;Leptin&lt;/keyword&gt;&lt;keyword&gt;Male&lt;/keyword&gt;&lt;keyword&gt;metabolism&lt;/keyword&gt;&lt;keyword&gt;Nutrition&lt;/keyword&gt;&lt;keyword&gt;Nutritional Status&lt;/keyword&gt;&lt;keyword&gt;Obesity&lt;/keyword&gt;&lt;keyword&gt;Phenotype&lt;/keyword&gt;&lt;keyword&gt;Pregnancy&lt;/keyword&gt;&lt;keyword&gt;Prenatal Nutrition&lt;/keyword&gt;&lt;keyword&gt;Rats&lt;/keyword&gt;&lt;keyword&gt;Rats,Wistar&lt;/keyword&gt;&lt;keyword&gt;Research&lt;/keyword&gt;&lt;keyword&gt;Time Factors&lt;/keyword&gt;&lt;/keywords&gt;&lt;dates&gt;&lt;year&gt;2007&lt;/year&gt;&lt;/dates&gt;&lt;urls&gt;&lt;related-urls&gt;&lt;url&gt;PM:17646663&lt;/url&gt;&lt;/related-urls&gt;&lt;/urls&gt;&lt;/record&gt;&lt;/Cite&gt;&lt;/EndNote&gt;</w:instrText>
      </w:r>
      <w:r w:rsidR="00D52C0F">
        <w:fldChar w:fldCharType="separate"/>
      </w:r>
      <w:r w:rsidR="003C7BAE" w:rsidRPr="003C7BAE">
        <w:rPr>
          <w:noProof/>
          <w:vertAlign w:val="superscript"/>
        </w:rPr>
        <w:t>44</w:t>
      </w:r>
      <w:r w:rsidR="00D52C0F">
        <w:fldChar w:fldCharType="end"/>
      </w:r>
      <w:r w:rsidR="00D52C0F">
        <w:t xml:space="preserve">. Thus, it may be possible to not only identify those at risk of developing later disease, through the use of epigenetic biomarkers early in life, but to develop intervention strategies which target and reverse these epigenetic changes. </w:t>
      </w:r>
    </w:p>
    <w:p w14:paraId="08B09699" w14:textId="77777777" w:rsidR="00D504CF" w:rsidRDefault="00D504CF" w:rsidP="0044462E">
      <w:pPr>
        <w:spacing w:line="480" w:lineRule="auto"/>
        <w:jc w:val="both"/>
      </w:pPr>
    </w:p>
    <w:p w14:paraId="60DE84B6" w14:textId="52B353E4" w:rsidR="000522C5" w:rsidRPr="00A52FA4" w:rsidRDefault="00E2749B" w:rsidP="0044462E">
      <w:pPr>
        <w:spacing w:line="480" w:lineRule="auto"/>
        <w:jc w:val="both"/>
        <w:rPr>
          <w:b/>
          <w:sz w:val="28"/>
          <w:szCs w:val="28"/>
        </w:rPr>
      </w:pPr>
      <w:r w:rsidRPr="00A52FA4">
        <w:rPr>
          <w:b/>
          <w:sz w:val="28"/>
          <w:szCs w:val="28"/>
        </w:rPr>
        <w:t>Conclusions</w:t>
      </w:r>
    </w:p>
    <w:p w14:paraId="7353C84E" w14:textId="1C4DDD5F" w:rsidR="000E6BFC" w:rsidRPr="00E93EC6" w:rsidRDefault="00E2749B" w:rsidP="00E2749B">
      <w:pPr>
        <w:spacing w:line="480" w:lineRule="auto"/>
        <w:jc w:val="both"/>
      </w:pPr>
      <w:r w:rsidRPr="00E93EC6">
        <w:t xml:space="preserve">There is now considerable evidence that our genotype </w:t>
      </w:r>
      <w:r w:rsidR="00B4368E">
        <w:t>and later environment are</w:t>
      </w:r>
      <w:r w:rsidRPr="00E93EC6">
        <w:t xml:space="preserve"> not the </w:t>
      </w:r>
      <w:r w:rsidR="00B4368E">
        <w:t>only</w:t>
      </w:r>
      <w:r w:rsidR="00B4368E" w:rsidRPr="00E93EC6">
        <w:t xml:space="preserve"> </w:t>
      </w:r>
      <w:r w:rsidRPr="00E93EC6">
        <w:t>determinant of non-communicable disease risk</w:t>
      </w:r>
      <w:r w:rsidR="00B4368E">
        <w:t>, and</w:t>
      </w:r>
      <w:r w:rsidRPr="00E93EC6">
        <w:t xml:space="preserve"> that epigenetic marks </w:t>
      </w:r>
      <w:r w:rsidR="00B4368E">
        <w:t>induced by</w:t>
      </w:r>
      <w:r w:rsidRPr="00E93EC6">
        <w:t xml:space="preserve"> the early life environment are associated with altered gene expression patterns in important metabolic tissues, leaving to altered susceptibility to disease in later life. </w:t>
      </w:r>
    </w:p>
    <w:p w14:paraId="60C64BD8" w14:textId="77777777" w:rsidR="00F174A0" w:rsidRPr="00E93EC6" w:rsidRDefault="00F174A0" w:rsidP="00E2749B">
      <w:pPr>
        <w:spacing w:line="480" w:lineRule="auto"/>
        <w:jc w:val="both"/>
      </w:pPr>
    </w:p>
    <w:p w14:paraId="37323F4E" w14:textId="77777777" w:rsidR="00D504CF" w:rsidRDefault="00B4368E" w:rsidP="00F174A0">
      <w:pPr>
        <w:spacing w:line="480" w:lineRule="auto"/>
        <w:jc w:val="both"/>
      </w:pPr>
      <w:r>
        <w:t>D</w:t>
      </w:r>
      <w:r w:rsidR="00E2749B" w:rsidRPr="00E93EC6">
        <w:t>emonstration of a role for altered epigenetic regulation</w:t>
      </w:r>
      <w:r w:rsidR="00F174A0" w:rsidRPr="00E93EC6">
        <w:t xml:space="preserve"> of genes in the development of NCDs together with the identification of potential epigenetic biomarkers of future disease risk raises the possibility of preventive medicine. </w:t>
      </w:r>
      <w:r>
        <w:t>I</w:t>
      </w:r>
      <w:r w:rsidR="00F174A0" w:rsidRPr="00E93EC6">
        <w:t>ndividuals identified as at risk at an early stage in the life course could receive nutritional or lifestyle interventions</w:t>
      </w:r>
      <w:r>
        <w:t>,</w:t>
      </w:r>
      <w:r w:rsidR="00F174A0" w:rsidRPr="00E93EC6">
        <w:t xml:space="preserve"> allowing a more effective strategy of preventive treatment. This would both improve quality of life and reduce the </w:t>
      </w:r>
      <w:r>
        <w:t>economic</w:t>
      </w:r>
      <w:r w:rsidRPr="00E93EC6">
        <w:t xml:space="preserve"> </w:t>
      </w:r>
      <w:r w:rsidR="00F174A0" w:rsidRPr="00E93EC6">
        <w:t>burden associated with current treatment strategies. Further understanding of the mechanisms by which nutrition can modify the epigenome and the periods of epigenetic susceptib</w:t>
      </w:r>
      <w:r>
        <w:t>i</w:t>
      </w:r>
      <w:r w:rsidR="00F174A0" w:rsidRPr="00E93EC6">
        <w:t>l</w:t>
      </w:r>
      <w:r>
        <w:t>it</w:t>
      </w:r>
      <w:r w:rsidR="00F174A0" w:rsidRPr="00E93EC6">
        <w:t xml:space="preserve">y will </w:t>
      </w:r>
      <w:r>
        <w:t>aid</w:t>
      </w:r>
      <w:r w:rsidR="00F174A0" w:rsidRPr="00E93EC6">
        <w:t xml:space="preserve"> develop</w:t>
      </w:r>
      <w:r>
        <w:t>ment of</w:t>
      </w:r>
      <w:r w:rsidR="00F174A0" w:rsidRPr="00E93EC6">
        <w:t xml:space="preserve"> novel intervention strategies to reverse this current global epidemic of NCDs.</w:t>
      </w:r>
    </w:p>
    <w:p w14:paraId="320E0F9F" w14:textId="77777777" w:rsidR="004844A2" w:rsidRDefault="004844A2" w:rsidP="00F174A0">
      <w:pPr>
        <w:spacing w:line="480" w:lineRule="auto"/>
        <w:jc w:val="both"/>
      </w:pPr>
    </w:p>
    <w:p w14:paraId="607A107D" w14:textId="77777777" w:rsidR="004844A2" w:rsidRDefault="004844A2" w:rsidP="00F174A0">
      <w:pPr>
        <w:spacing w:line="480" w:lineRule="auto"/>
        <w:jc w:val="both"/>
        <w:sectPr w:rsidR="004844A2" w:rsidSect="0032513F">
          <w:pgSz w:w="11900" w:h="16840"/>
          <w:pgMar w:top="1418" w:right="1418" w:bottom="1418" w:left="1418" w:header="708" w:footer="708" w:gutter="0"/>
          <w:cols w:space="708"/>
          <w:docGrid w:linePitch="360"/>
        </w:sectPr>
      </w:pPr>
    </w:p>
    <w:p w14:paraId="1D005D75" w14:textId="778CE94B" w:rsidR="004844A2" w:rsidRPr="00A52FA4" w:rsidRDefault="004844A2" w:rsidP="004844A2">
      <w:pPr>
        <w:spacing w:line="480" w:lineRule="auto"/>
        <w:jc w:val="both"/>
        <w:rPr>
          <w:b/>
          <w:sz w:val="28"/>
          <w:szCs w:val="28"/>
        </w:rPr>
      </w:pPr>
      <w:r>
        <w:rPr>
          <w:b/>
          <w:sz w:val="28"/>
          <w:szCs w:val="28"/>
        </w:rPr>
        <w:lastRenderedPageBreak/>
        <w:t xml:space="preserve">Acknowledgments </w:t>
      </w:r>
    </w:p>
    <w:p w14:paraId="1FD43113" w14:textId="4254CD5D" w:rsidR="00F01D6D" w:rsidRDefault="004844A2" w:rsidP="00F174A0">
      <w:pPr>
        <w:spacing w:line="480" w:lineRule="auto"/>
        <w:jc w:val="both"/>
      </w:pPr>
      <w:r>
        <w:t xml:space="preserve">None. </w:t>
      </w:r>
    </w:p>
    <w:p w14:paraId="2E6470A0" w14:textId="77777777" w:rsidR="00672708" w:rsidRPr="00E93EC6" w:rsidRDefault="00672708" w:rsidP="00F174A0">
      <w:pPr>
        <w:spacing w:line="480" w:lineRule="auto"/>
        <w:jc w:val="both"/>
      </w:pPr>
    </w:p>
    <w:p w14:paraId="3761A4D1" w14:textId="200A6218" w:rsidR="00085C92" w:rsidRPr="00A52FA4" w:rsidRDefault="00085C92" w:rsidP="00085C92">
      <w:pPr>
        <w:spacing w:line="480" w:lineRule="auto"/>
        <w:jc w:val="both"/>
        <w:rPr>
          <w:b/>
          <w:sz w:val="28"/>
          <w:szCs w:val="28"/>
        </w:rPr>
      </w:pPr>
      <w:r>
        <w:rPr>
          <w:b/>
          <w:sz w:val="28"/>
          <w:szCs w:val="28"/>
        </w:rPr>
        <w:t>Financial Support</w:t>
      </w:r>
    </w:p>
    <w:p w14:paraId="19BC9936" w14:textId="3C455EBD" w:rsidR="00672708" w:rsidRDefault="0037795C" w:rsidP="00085C92">
      <w:pPr>
        <w:spacing w:line="480" w:lineRule="auto"/>
        <w:jc w:val="both"/>
        <w:rPr>
          <w:rFonts w:ascii="Cambria" w:hAnsi="Cambria" w:cs="Arial"/>
          <w:bCs/>
          <w:lang w:val="en-US"/>
        </w:rPr>
      </w:pPr>
      <w:r w:rsidRPr="0037795C">
        <w:rPr>
          <w:rFonts w:ascii="Cambria" w:hAnsi="Cambria" w:cs="Arial"/>
          <w:bCs/>
          <w:lang w:val="en-US"/>
        </w:rPr>
        <w:t>This work was supported by grants from the Medical Research Council (MC_U147585827, MC_ST_U12055)</w:t>
      </w:r>
      <w:r>
        <w:rPr>
          <w:rFonts w:ascii="Cambria" w:hAnsi="Cambria" w:cs="Arial"/>
          <w:bCs/>
          <w:lang w:val="en-US"/>
        </w:rPr>
        <w:t xml:space="preserve"> and the </w:t>
      </w:r>
      <w:r w:rsidRPr="0037795C">
        <w:rPr>
          <w:rFonts w:ascii="Cambria" w:hAnsi="Cambria" w:cs="Arial"/>
          <w:bCs/>
          <w:lang w:val="en-US"/>
        </w:rPr>
        <w:t xml:space="preserve">NIHR Southampton Biomedical Research Centre, University of Southampton and University Hospital Southampton NHS Foundation Trust.  </w:t>
      </w:r>
      <w:r w:rsidR="00672708" w:rsidRPr="00672708">
        <w:rPr>
          <w:rFonts w:ascii="Cambria" w:hAnsi="Cambria" w:cs="Arial"/>
          <w:bCs/>
          <w:lang w:val="en-US"/>
        </w:rPr>
        <w:t>KMG is supported by the European Union's Seventh Framework Programme (FP7/2007-2013), project EarlyNutrition under grant agreement n°289346.</w:t>
      </w:r>
    </w:p>
    <w:p w14:paraId="446544AA" w14:textId="77777777" w:rsidR="00672708" w:rsidRPr="00672708" w:rsidRDefault="00672708" w:rsidP="00085C92">
      <w:pPr>
        <w:spacing w:line="480" w:lineRule="auto"/>
        <w:jc w:val="both"/>
        <w:rPr>
          <w:rFonts w:ascii="Cambria" w:hAnsi="Cambria" w:cs="Arial"/>
          <w:bCs/>
          <w:lang w:val="en-US"/>
        </w:rPr>
      </w:pPr>
    </w:p>
    <w:p w14:paraId="4E9A9CE1" w14:textId="734E664F" w:rsidR="00085C92" w:rsidRDefault="00085C92" w:rsidP="00085C92">
      <w:pPr>
        <w:spacing w:line="480" w:lineRule="auto"/>
        <w:jc w:val="both"/>
        <w:rPr>
          <w:b/>
          <w:sz w:val="28"/>
          <w:szCs w:val="28"/>
        </w:rPr>
      </w:pPr>
      <w:r>
        <w:rPr>
          <w:b/>
          <w:sz w:val="28"/>
          <w:szCs w:val="28"/>
        </w:rPr>
        <w:t>Conflicts of Interest</w:t>
      </w:r>
    </w:p>
    <w:p w14:paraId="1E984116" w14:textId="09C70F00" w:rsidR="00C5116C" w:rsidRPr="00672708" w:rsidRDefault="00C5116C" w:rsidP="00C5116C">
      <w:pPr>
        <w:tabs>
          <w:tab w:val="left" w:pos="1134"/>
        </w:tabs>
        <w:spacing w:line="480" w:lineRule="auto"/>
        <w:jc w:val="both"/>
        <w:rPr>
          <w:rFonts w:cs="Arial"/>
          <w:bCs/>
          <w:lang w:val="en-US"/>
        </w:rPr>
      </w:pPr>
      <w:r w:rsidRPr="00672708">
        <w:rPr>
          <w:rFonts w:cs="Arial"/>
          <w:bCs/>
          <w:lang w:val="en-US"/>
        </w:rPr>
        <w:t>KMG has received reimbursement for speaking at conferences sponsored by companies selling nutritional products</w:t>
      </w:r>
      <w:r w:rsidR="00672708">
        <w:rPr>
          <w:rFonts w:cs="Arial"/>
          <w:bCs/>
          <w:lang w:val="en-US"/>
        </w:rPr>
        <w:t xml:space="preserve"> and KMG, PMC and KAL are </w:t>
      </w:r>
      <w:r w:rsidRPr="00672708">
        <w:rPr>
          <w:rFonts w:cs="Arial"/>
          <w:bCs/>
          <w:lang w:val="en-US"/>
        </w:rPr>
        <w:t>part of an academic consortium that has received research funding from Abbott Nutrition, Nestec and Danone.</w:t>
      </w:r>
    </w:p>
    <w:p w14:paraId="5DBEABBB" w14:textId="77777777" w:rsidR="00672708" w:rsidRDefault="00672708" w:rsidP="00D504CF">
      <w:pPr>
        <w:spacing w:line="480" w:lineRule="auto"/>
        <w:jc w:val="both"/>
        <w:rPr>
          <w:b/>
          <w:sz w:val="28"/>
          <w:szCs w:val="28"/>
        </w:rPr>
        <w:sectPr w:rsidR="00672708" w:rsidSect="00C5116C">
          <w:type w:val="continuous"/>
          <w:pgSz w:w="11900" w:h="16840"/>
          <w:pgMar w:top="1418" w:right="1418" w:bottom="1418" w:left="1418" w:header="708" w:footer="708" w:gutter="0"/>
          <w:cols w:space="708"/>
          <w:docGrid w:linePitch="360"/>
        </w:sectPr>
      </w:pPr>
    </w:p>
    <w:p w14:paraId="1FA71BF4" w14:textId="7C081947" w:rsidR="00D504CF" w:rsidRPr="00A52FA4" w:rsidRDefault="00D504CF" w:rsidP="00D504CF">
      <w:pPr>
        <w:spacing w:line="480" w:lineRule="auto"/>
        <w:jc w:val="both"/>
        <w:rPr>
          <w:b/>
          <w:sz w:val="28"/>
          <w:szCs w:val="28"/>
        </w:rPr>
      </w:pPr>
      <w:r>
        <w:rPr>
          <w:b/>
          <w:sz w:val="28"/>
          <w:szCs w:val="28"/>
        </w:rPr>
        <w:lastRenderedPageBreak/>
        <w:t>References</w:t>
      </w:r>
    </w:p>
    <w:p w14:paraId="0B541402" w14:textId="77777777" w:rsidR="00D504CF" w:rsidRDefault="00D504CF" w:rsidP="00295CF2">
      <w:pPr>
        <w:pStyle w:val="EndNoteBibliography"/>
      </w:pPr>
    </w:p>
    <w:p w14:paraId="0134D256" w14:textId="77777777" w:rsidR="005244F2" w:rsidRPr="005244F2" w:rsidRDefault="005C55ED" w:rsidP="005244F2">
      <w:pPr>
        <w:pStyle w:val="EndNoteBibliography"/>
        <w:ind w:left="720" w:hanging="720"/>
        <w:rPr>
          <w:noProof/>
        </w:rPr>
      </w:pPr>
      <w:r>
        <w:fldChar w:fldCharType="begin"/>
      </w:r>
      <w:r>
        <w:instrText xml:space="preserve"> ADDIN EN.REFLIST </w:instrText>
      </w:r>
      <w:r>
        <w:fldChar w:fldCharType="separate"/>
      </w:r>
      <w:r w:rsidR="005244F2" w:rsidRPr="005244F2">
        <w:rPr>
          <w:noProof/>
        </w:rPr>
        <w:t>1.</w:t>
      </w:r>
      <w:r w:rsidR="005244F2" w:rsidRPr="005244F2">
        <w:rPr>
          <w:noProof/>
        </w:rPr>
        <w:tab/>
        <w:t xml:space="preserve">Ramachandran A, Snehalatha C. Rising burden of obesity in Asia. </w:t>
      </w:r>
      <w:r w:rsidR="005244F2" w:rsidRPr="005244F2">
        <w:rPr>
          <w:i/>
          <w:noProof/>
        </w:rPr>
        <w:t>JObes</w:t>
      </w:r>
      <w:r w:rsidR="005244F2" w:rsidRPr="005244F2">
        <w:rPr>
          <w:noProof/>
        </w:rPr>
        <w:t>. 2010;2010.</w:t>
      </w:r>
    </w:p>
    <w:p w14:paraId="4125CD03" w14:textId="77777777" w:rsidR="005244F2" w:rsidRPr="005244F2" w:rsidRDefault="005244F2" w:rsidP="005244F2">
      <w:pPr>
        <w:pStyle w:val="EndNoteBibliography"/>
        <w:ind w:left="720" w:hanging="720"/>
        <w:rPr>
          <w:noProof/>
        </w:rPr>
      </w:pPr>
      <w:r w:rsidRPr="005244F2">
        <w:rPr>
          <w:noProof/>
        </w:rPr>
        <w:t>2.</w:t>
      </w:r>
      <w:r w:rsidRPr="005244F2">
        <w:rPr>
          <w:noProof/>
        </w:rPr>
        <w:tab/>
        <w:t xml:space="preserve">Morris AP, Voight BF, Teslovich TM, et al. Large-scale association analysis provides insights into the genetic architecture and pathophysiology of type 2 diabetes. </w:t>
      </w:r>
      <w:r w:rsidRPr="005244F2">
        <w:rPr>
          <w:i/>
          <w:noProof/>
        </w:rPr>
        <w:t>Nature genetics</w:t>
      </w:r>
      <w:r w:rsidRPr="005244F2">
        <w:rPr>
          <w:noProof/>
        </w:rPr>
        <w:t>. 2012;44(9), 981-990.</w:t>
      </w:r>
    </w:p>
    <w:p w14:paraId="6A5CACBE" w14:textId="77777777" w:rsidR="005244F2" w:rsidRPr="005244F2" w:rsidRDefault="005244F2" w:rsidP="005244F2">
      <w:pPr>
        <w:pStyle w:val="EndNoteBibliography"/>
        <w:ind w:left="720" w:hanging="720"/>
        <w:rPr>
          <w:noProof/>
        </w:rPr>
      </w:pPr>
      <w:r w:rsidRPr="005244F2">
        <w:rPr>
          <w:noProof/>
        </w:rPr>
        <w:t>3.</w:t>
      </w:r>
      <w:r w:rsidRPr="005244F2">
        <w:rPr>
          <w:noProof/>
        </w:rPr>
        <w:tab/>
        <w:t xml:space="preserve">Godfrey KM, Inskip HM, Hanson MA. The long term effects of prenatal development on growth and metabolism. </w:t>
      </w:r>
      <w:r w:rsidRPr="005244F2">
        <w:rPr>
          <w:i/>
          <w:noProof/>
        </w:rPr>
        <w:t>Seminars in reproductive medicine</w:t>
      </w:r>
      <w:r w:rsidRPr="005244F2">
        <w:rPr>
          <w:noProof/>
        </w:rPr>
        <w:t>. 2011;29(3), 257-265.</w:t>
      </w:r>
    </w:p>
    <w:p w14:paraId="71512E1C" w14:textId="77777777" w:rsidR="005244F2" w:rsidRPr="005244F2" w:rsidRDefault="005244F2" w:rsidP="005244F2">
      <w:pPr>
        <w:pStyle w:val="EndNoteBibliography"/>
        <w:ind w:left="720" w:hanging="720"/>
        <w:rPr>
          <w:noProof/>
        </w:rPr>
      </w:pPr>
      <w:r w:rsidRPr="005244F2">
        <w:rPr>
          <w:noProof/>
        </w:rPr>
        <w:t>4.</w:t>
      </w:r>
      <w:r w:rsidRPr="005244F2">
        <w:rPr>
          <w:noProof/>
        </w:rPr>
        <w:tab/>
        <w:t xml:space="preserve">Forsdahl A. Are poor living conditions in childhood and adolescence an important risk factor for arteriosclerotic heart disease? </w:t>
      </w:r>
      <w:r w:rsidRPr="005244F2">
        <w:rPr>
          <w:i/>
          <w:noProof/>
        </w:rPr>
        <w:t>BrJPrevSocMed</w:t>
      </w:r>
      <w:r w:rsidRPr="005244F2">
        <w:rPr>
          <w:noProof/>
        </w:rPr>
        <w:t>. 1977;31(2), 91-95.</w:t>
      </w:r>
    </w:p>
    <w:p w14:paraId="7A842D93" w14:textId="77777777" w:rsidR="005244F2" w:rsidRPr="005244F2" w:rsidRDefault="005244F2" w:rsidP="005244F2">
      <w:pPr>
        <w:pStyle w:val="EndNoteBibliography"/>
        <w:ind w:left="720" w:hanging="720"/>
        <w:rPr>
          <w:noProof/>
        </w:rPr>
      </w:pPr>
      <w:r w:rsidRPr="005244F2">
        <w:rPr>
          <w:noProof/>
        </w:rPr>
        <w:t>5.</w:t>
      </w:r>
      <w:r w:rsidRPr="005244F2">
        <w:rPr>
          <w:noProof/>
        </w:rPr>
        <w:tab/>
        <w:t xml:space="preserve">Barker DJ, Winter PD, Osmond C, Margetts B, Simmonds SJ. Weight in infancy and death from ischaemic heart disease. </w:t>
      </w:r>
      <w:r w:rsidRPr="005244F2">
        <w:rPr>
          <w:i/>
          <w:noProof/>
        </w:rPr>
        <w:t>Lancet</w:t>
      </w:r>
      <w:r w:rsidRPr="005244F2">
        <w:rPr>
          <w:noProof/>
        </w:rPr>
        <w:t>. 1989;2(8663), 577-580.</w:t>
      </w:r>
    </w:p>
    <w:p w14:paraId="019D8671" w14:textId="77777777" w:rsidR="005244F2" w:rsidRPr="005244F2" w:rsidRDefault="005244F2" w:rsidP="005244F2">
      <w:pPr>
        <w:pStyle w:val="EndNoteBibliography"/>
        <w:ind w:left="720" w:hanging="720"/>
        <w:rPr>
          <w:noProof/>
        </w:rPr>
      </w:pPr>
      <w:r w:rsidRPr="005244F2">
        <w:rPr>
          <w:noProof/>
        </w:rPr>
        <w:t>6.</w:t>
      </w:r>
      <w:r w:rsidRPr="005244F2">
        <w:rPr>
          <w:noProof/>
        </w:rPr>
        <w:tab/>
        <w:t xml:space="preserve">Pettitt D, Jovanovic L. Birth weight as a predictor of type 2 diabetes mellitus: The U-shaped curve. </w:t>
      </w:r>
      <w:r w:rsidRPr="005244F2">
        <w:rPr>
          <w:i/>
          <w:noProof/>
        </w:rPr>
        <w:t>Curr Diab Rep</w:t>
      </w:r>
      <w:r w:rsidRPr="005244F2">
        <w:rPr>
          <w:noProof/>
        </w:rPr>
        <w:t>. 2001;1(1), 78-81.</w:t>
      </w:r>
    </w:p>
    <w:p w14:paraId="6608B727" w14:textId="77777777" w:rsidR="005244F2" w:rsidRPr="005244F2" w:rsidRDefault="005244F2" w:rsidP="005244F2">
      <w:pPr>
        <w:pStyle w:val="EndNoteBibliography"/>
        <w:ind w:left="720" w:hanging="720"/>
        <w:rPr>
          <w:noProof/>
        </w:rPr>
      </w:pPr>
      <w:r w:rsidRPr="005244F2">
        <w:rPr>
          <w:noProof/>
        </w:rPr>
        <w:t>7.</w:t>
      </w:r>
      <w:r w:rsidRPr="005244F2">
        <w:rPr>
          <w:noProof/>
        </w:rPr>
        <w:tab/>
        <w:t xml:space="preserve">Ong KK. Size at birth, postnatal growth and risk of obesity. </w:t>
      </w:r>
      <w:r w:rsidRPr="005244F2">
        <w:rPr>
          <w:i/>
          <w:noProof/>
        </w:rPr>
        <w:t>HormRes</w:t>
      </w:r>
      <w:r w:rsidRPr="005244F2">
        <w:rPr>
          <w:noProof/>
        </w:rPr>
        <w:t>. 2006;65 Suppl 3, 65-69.</w:t>
      </w:r>
    </w:p>
    <w:p w14:paraId="69C29935" w14:textId="77777777" w:rsidR="005244F2" w:rsidRPr="005244F2" w:rsidRDefault="005244F2" w:rsidP="005244F2">
      <w:pPr>
        <w:pStyle w:val="EndNoteBibliography"/>
        <w:ind w:left="720" w:hanging="720"/>
        <w:rPr>
          <w:noProof/>
        </w:rPr>
      </w:pPr>
      <w:r w:rsidRPr="005244F2">
        <w:rPr>
          <w:noProof/>
        </w:rPr>
        <w:t>8.</w:t>
      </w:r>
      <w:r w:rsidRPr="005244F2">
        <w:rPr>
          <w:noProof/>
        </w:rPr>
        <w:tab/>
        <w:t xml:space="preserve">Hanson MA, Gluckman PD. Developmental processes and the induction of cardiovascular function: conceptual aspects. </w:t>
      </w:r>
      <w:r w:rsidRPr="005244F2">
        <w:rPr>
          <w:i/>
          <w:noProof/>
        </w:rPr>
        <w:t>The Journal of Physiology</w:t>
      </w:r>
      <w:r w:rsidRPr="005244F2">
        <w:rPr>
          <w:noProof/>
        </w:rPr>
        <w:t>. 2005;565(1), 27-34.</w:t>
      </w:r>
    </w:p>
    <w:p w14:paraId="2662D009" w14:textId="77777777" w:rsidR="005244F2" w:rsidRPr="005244F2" w:rsidRDefault="005244F2" w:rsidP="005244F2">
      <w:pPr>
        <w:pStyle w:val="EndNoteBibliography"/>
        <w:ind w:left="720" w:hanging="720"/>
        <w:rPr>
          <w:noProof/>
        </w:rPr>
      </w:pPr>
      <w:r w:rsidRPr="005244F2">
        <w:rPr>
          <w:noProof/>
        </w:rPr>
        <w:t>9.</w:t>
      </w:r>
      <w:r w:rsidRPr="005244F2">
        <w:rPr>
          <w:noProof/>
        </w:rPr>
        <w:tab/>
        <w:t xml:space="preserve">Roseboom T, de RS, Painter R. The Dutch famine and its long-term consequences for adult health. </w:t>
      </w:r>
      <w:r w:rsidRPr="005244F2">
        <w:rPr>
          <w:i/>
          <w:noProof/>
        </w:rPr>
        <w:t>Early HumDev</w:t>
      </w:r>
      <w:r w:rsidRPr="005244F2">
        <w:rPr>
          <w:noProof/>
        </w:rPr>
        <w:t>. 2006;82(8), 485-491.</w:t>
      </w:r>
    </w:p>
    <w:p w14:paraId="4F057C78" w14:textId="77777777" w:rsidR="005244F2" w:rsidRPr="005244F2" w:rsidRDefault="005244F2" w:rsidP="005244F2">
      <w:pPr>
        <w:pStyle w:val="EndNoteBibliography"/>
        <w:ind w:left="720" w:hanging="720"/>
        <w:rPr>
          <w:noProof/>
        </w:rPr>
      </w:pPr>
      <w:r w:rsidRPr="005244F2">
        <w:rPr>
          <w:noProof/>
        </w:rPr>
        <w:t>10.</w:t>
      </w:r>
      <w:r w:rsidRPr="005244F2">
        <w:rPr>
          <w:noProof/>
        </w:rPr>
        <w:tab/>
        <w:t xml:space="preserve">Painter RC, Roseboom TJ, Bleker OP. Prenatal exposure to the Dutch famine and disease in later life: an overview. </w:t>
      </w:r>
      <w:r w:rsidRPr="005244F2">
        <w:rPr>
          <w:i/>
          <w:noProof/>
        </w:rPr>
        <w:t>ReprodToxicol</w:t>
      </w:r>
      <w:r w:rsidRPr="005244F2">
        <w:rPr>
          <w:noProof/>
        </w:rPr>
        <w:t>. 2005;20(3), 345-352.</w:t>
      </w:r>
    </w:p>
    <w:p w14:paraId="3DDC209E" w14:textId="77777777" w:rsidR="005244F2" w:rsidRPr="005244F2" w:rsidRDefault="005244F2" w:rsidP="005244F2">
      <w:pPr>
        <w:pStyle w:val="EndNoteBibliography"/>
        <w:ind w:left="720" w:hanging="720"/>
        <w:rPr>
          <w:noProof/>
        </w:rPr>
      </w:pPr>
      <w:r w:rsidRPr="005244F2">
        <w:rPr>
          <w:noProof/>
        </w:rPr>
        <w:t>11.</w:t>
      </w:r>
      <w:r w:rsidRPr="005244F2">
        <w:rPr>
          <w:noProof/>
        </w:rPr>
        <w:tab/>
        <w:t xml:space="preserve">Hoile SP, Irvine NA, Kelsall CJ, et al. Maternal fat intake in rats alters 20:4n-6 and 22:6n-3 status and the epigenetic regulation of Fads2 in offspring liver. </w:t>
      </w:r>
      <w:r w:rsidRPr="005244F2">
        <w:rPr>
          <w:i/>
          <w:noProof/>
        </w:rPr>
        <w:t>JNutrBiochem</w:t>
      </w:r>
      <w:r w:rsidRPr="005244F2">
        <w:rPr>
          <w:noProof/>
        </w:rPr>
        <w:t>. 2013.</w:t>
      </w:r>
    </w:p>
    <w:p w14:paraId="313AB599" w14:textId="77777777" w:rsidR="005244F2" w:rsidRPr="005244F2" w:rsidRDefault="005244F2" w:rsidP="005244F2">
      <w:pPr>
        <w:pStyle w:val="EndNoteBibliography"/>
        <w:ind w:left="720" w:hanging="720"/>
        <w:rPr>
          <w:noProof/>
        </w:rPr>
      </w:pPr>
      <w:r w:rsidRPr="005244F2">
        <w:rPr>
          <w:noProof/>
        </w:rPr>
        <w:t>12.</w:t>
      </w:r>
      <w:r w:rsidRPr="005244F2">
        <w:rPr>
          <w:noProof/>
        </w:rPr>
        <w:tab/>
        <w:t xml:space="preserve">Lillycrop KA, Slater-Jefferies JL, Hanson MA, Godfrey KM, Jackson AA, Burdge GC. Induction of altered epigenetic regulation of the hepatic glucocorticoid receptor in the offspring of rats fed a protein-restricted diet during pregnancy suggests that reduced DNA methyltransferase-1 expression is involved in impaired DNA methylation and changes in histone modifications. </w:t>
      </w:r>
      <w:r w:rsidRPr="005244F2">
        <w:rPr>
          <w:i/>
          <w:noProof/>
        </w:rPr>
        <w:t>BrJNutr</w:t>
      </w:r>
      <w:r w:rsidRPr="005244F2">
        <w:rPr>
          <w:noProof/>
        </w:rPr>
        <w:t>. 2007;97(6), 1064-1073.</w:t>
      </w:r>
    </w:p>
    <w:p w14:paraId="512B7FB9" w14:textId="77777777" w:rsidR="005244F2" w:rsidRPr="005244F2" w:rsidRDefault="005244F2" w:rsidP="005244F2">
      <w:pPr>
        <w:pStyle w:val="EndNoteBibliography"/>
        <w:ind w:left="720" w:hanging="720"/>
        <w:rPr>
          <w:noProof/>
        </w:rPr>
      </w:pPr>
      <w:r w:rsidRPr="005244F2">
        <w:rPr>
          <w:noProof/>
        </w:rPr>
        <w:t>13.</w:t>
      </w:r>
      <w:r w:rsidRPr="005244F2">
        <w:rPr>
          <w:noProof/>
        </w:rPr>
        <w:tab/>
        <w:t xml:space="preserve">Cleal JK, Poore KR, Boullin JP, et al. Mismatched pre- and postnatal nutrition leads to cardiovascular dysfunction and altered renal function in adulthood. </w:t>
      </w:r>
      <w:r w:rsidRPr="005244F2">
        <w:rPr>
          <w:i/>
          <w:noProof/>
        </w:rPr>
        <w:t>ProcNatlAcadSciUS A</w:t>
      </w:r>
      <w:r w:rsidRPr="005244F2">
        <w:rPr>
          <w:noProof/>
        </w:rPr>
        <w:t>. 2007;104(22), 9529-9533.</w:t>
      </w:r>
    </w:p>
    <w:p w14:paraId="7E27DE11" w14:textId="77777777" w:rsidR="005244F2" w:rsidRPr="005244F2" w:rsidRDefault="005244F2" w:rsidP="005244F2">
      <w:pPr>
        <w:pStyle w:val="EndNoteBibliography"/>
        <w:ind w:left="720" w:hanging="720"/>
        <w:rPr>
          <w:noProof/>
        </w:rPr>
      </w:pPr>
      <w:r w:rsidRPr="005244F2">
        <w:rPr>
          <w:noProof/>
        </w:rPr>
        <w:t>14.</w:t>
      </w:r>
      <w:r w:rsidRPr="005244F2">
        <w:rPr>
          <w:noProof/>
        </w:rPr>
        <w:tab/>
        <w:t xml:space="preserve">Desai M, Jellyman JK, Han G, Beall M, Lane RH, Ross MG. Maternal obesity and high-fat diet program offspring metabolic syndrome. </w:t>
      </w:r>
      <w:r w:rsidRPr="005244F2">
        <w:rPr>
          <w:i/>
          <w:noProof/>
        </w:rPr>
        <w:t>American Journal of Obstetrics and Gynecology</w:t>
      </w:r>
      <w:r w:rsidRPr="005244F2">
        <w:rPr>
          <w:noProof/>
        </w:rPr>
        <w:t>. 2014;211(3), 237.e231-237.e213.</w:t>
      </w:r>
    </w:p>
    <w:p w14:paraId="5D6987AD" w14:textId="77777777" w:rsidR="005244F2" w:rsidRPr="005244F2" w:rsidRDefault="005244F2" w:rsidP="005244F2">
      <w:pPr>
        <w:pStyle w:val="EndNoteBibliography"/>
        <w:ind w:left="720" w:hanging="720"/>
        <w:rPr>
          <w:noProof/>
        </w:rPr>
      </w:pPr>
      <w:r w:rsidRPr="005244F2">
        <w:rPr>
          <w:noProof/>
        </w:rPr>
        <w:t>15.</w:t>
      </w:r>
      <w:r w:rsidRPr="005244F2">
        <w:rPr>
          <w:noProof/>
        </w:rPr>
        <w:tab/>
        <w:t xml:space="preserve">Howie GJ, Sloboda DM, Reynolds CM, Vickers MH. Timing of Maternal Exposure to a High Fat Diet and Development of Obesity and Hyperinsulinemia in Male Rat Offspring: Same Metabolic Phenotype, Different Developmental Pathways? </w:t>
      </w:r>
      <w:r w:rsidRPr="005244F2">
        <w:rPr>
          <w:i/>
          <w:noProof/>
        </w:rPr>
        <w:t>Journal of Nutrition and Metabolism</w:t>
      </w:r>
      <w:r w:rsidRPr="005244F2">
        <w:rPr>
          <w:noProof/>
        </w:rPr>
        <w:t>. 2013;2013, 517384.</w:t>
      </w:r>
    </w:p>
    <w:p w14:paraId="1E3549F1" w14:textId="77777777" w:rsidR="005244F2" w:rsidRPr="005244F2" w:rsidRDefault="005244F2" w:rsidP="005244F2">
      <w:pPr>
        <w:pStyle w:val="EndNoteBibliography"/>
        <w:ind w:left="720" w:hanging="720"/>
        <w:rPr>
          <w:noProof/>
        </w:rPr>
      </w:pPr>
      <w:r w:rsidRPr="005244F2">
        <w:rPr>
          <w:noProof/>
        </w:rPr>
        <w:t>16.</w:t>
      </w:r>
      <w:r w:rsidRPr="005244F2">
        <w:rPr>
          <w:noProof/>
        </w:rPr>
        <w:tab/>
        <w:t xml:space="preserve">Bird A, Macleod D. Reading the DNA methylation signal. </w:t>
      </w:r>
      <w:r w:rsidRPr="005244F2">
        <w:rPr>
          <w:i/>
          <w:noProof/>
        </w:rPr>
        <w:t>Cold Spring HarbSympQuantBiol</w:t>
      </w:r>
      <w:r w:rsidRPr="005244F2">
        <w:rPr>
          <w:noProof/>
        </w:rPr>
        <w:t>. 2004;69, 113-118.</w:t>
      </w:r>
    </w:p>
    <w:p w14:paraId="41F26C0D" w14:textId="77777777" w:rsidR="005244F2" w:rsidRPr="005244F2" w:rsidRDefault="005244F2" w:rsidP="005244F2">
      <w:pPr>
        <w:pStyle w:val="EndNoteBibliography"/>
        <w:ind w:left="720" w:hanging="720"/>
        <w:rPr>
          <w:noProof/>
        </w:rPr>
      </w:pPr>
      <w:r w:rsidRPr="005244F2">
        <w:rPr>
          <w:noProof/>
        </w:rPr>
        <w:lastRenderedPageBreak/>
        <w:t>17.</w:t>
      </w:r>
      <w:r w:rsidRPr="005244F2">
        <w:rPr>
          <w:noProof/>
        </w:rPr>
        <w:tab/>
        <w:t xml:space="preserve">Fraga MF, Ballestar E, Paz MF, et al. Epigenetic differences arise during the lifetime of monozygotic twins. </w:t>
      </w:r>
      <w:r w:rsidRPr="005244F2">
        <w:rPr>
          <w:i/>
          <w:noProof/>
        </w:rPr>
        <w:t>Proc Natl Acad Sci U S A</w:t>
      </w:r>
      <w:r w:rsidRPr="005244F2">
        <w:rPr>
          <w:noProof/>
        </w:rPr>
        <w:t>. 2005;102(30), 10604-10609.</w:t>
      </w:r>
    </w:p>
    <w:p w14:paraId="2568EE6E" w14:textId="77777777" w:rsidR="005244F2" w:rsidRPr="005244F2" w:rsidRDefault="005244F2" w:rsidP="005244F2">
      <w:pPr>
        <w:pStyle w:val="EndNoteBibliography"/>
        <w:ind w:left="720" w:hanging="720"/>
        <w:rPr>
          <w:noProof/>
        </w:rPr>
      </w:pPr>
      <w:r w:rsidRPr="005244F2">
        <w:rPr>
          <w:noProof/>
        </w:rPr>
        <w:t>18.</w:t>
      </w:r>
      <w:r w:rsidRPr="005244F2">
        <w:rPr>
          <w:noProof/>
        </w:rPr>
        <w:tab/>
        <w:t xml:space="preserve">Gluckman PD, Hanson MA, Spencer HG. Predictive adaptive responses and human evolution. </w:t>
      </w:r>
      <w:r w:rsidRPr="005244F2">
        <w:rPr>
          <w:i/>
          <w:noProof/>
        </w:rPr>
        <w:t>Trends EcolEvol</w:t>
      </w:r>
      <w:r w:rsidRPr="005244F2">
        <w:rPr>
          <w:noProof/>
        </w:rPr>
        <w:t>. 2005;20(10), 527-533.</w:t>
      </w:r>
    </w:p>
    <w:p w14:paraId="35BBA97A" w14:textId="77777777" w:rsidR="005244F2" w:rsidRPr="005244F2" w:rsidRDefault="005244F2" w:rsidP="005244F2">
      <w:pPr>
        <w:pStyle w:val="EndNoteBibliography"/>
        <w:ind w:left="720" w:hanging="720"/>
        <w:rPr>
          <w:noProof/>
        </w:rPr>
      </w:pPr>
      <w:r w:rsidRPr="005244F2">
        <w:rPr>
          <w:noProof/>
        </w:rPr>
        <w:t>19.</w:t>
      </w:r>
      <w:r w:rsidRPr="005244F2">
        <w:rPr>
          <w:noProof/>
        </w:rPr>
        <w:tab/>
        <w:t xml:space="preserve">Kumar S, Cheng X, Klimasauskas S, et al. The DNA (cytosine-5) methyltransferases. </w:t>
      </w:r>
      <w:r w:rsidRPr="005244F2">
        <w:rPr>
          <w:i/>
          <w:noProof/>
        </w:rPr>
        <w:t>Nucleic Acids Research</w:t>
      </w:r>
      <w:r w:rsidRPr="005244F2">
        <w:rPr>
          <w:noProof/>
        </w:rPr>
        <w:t>. 1994;22(1), 1-10.</w:t>
      </w:r>
    </w:p>
    <w:p w14:paraId="64C6D9F6" w14:textId="77777777" w:rsidR="005244F2" w:rsidRPr="005244F2" w:rsidRDefault="005244F2" w:rsidP="005244F2">
      <w:pPr>
        <w:pStyle w:val="EndNoteBibliography"/>
        <w:ind w:left="720" w:hanging="720"/>
        <w:rPr>
          <w:noProof/>
        </w:rPr>
      </w:pPr>
      <w:r w:rsidRPr="005244F2">
        <w:rPr>
          <w:noProof/>
        </w:rPr>
        <w:t>20.</w:t>
      </w:r>
      <w:r w:rsidRPr="005244F2">
        <w:rPr>
          <w:noProof/>
        </w:rPr>
        <w:tab/>
        <w:t xml:space="preserve">Ramsahoye BH, Biniszkiewicz D, Lyko F, Clark V, Bird AP, Jaenisch R. Non-CpG methylation is prevalent in embryonic stem cells and may be mediated by DNA methyltransferase 3a. </w:t>
      </w:r>
      <w:r w:rsidRPr="005244F2">
        <w:rPr>
          <w:i/>
          <w:noProof/>
        </w:rPr>
        <w:t>Proceedings of the National Academy of Sciences</w:t>
      </w:r>
      <w:r w:rsidRPr="005244F2">
        <w:rPr>
          <w:noProof/>
        </w:rPr>
        <w:t>. 2000;97(10), 5237-5242.</w:t>
      </w:r>
    </w:p>
    <w:p w14:paraId="6369E9DA" w14:textId="77777777" w:rsidR="005244F2" w:rsidRPr="005244F2" w:rsidRDefault="005244F2" w:rsidP="005244F2">
      <w:pPr>
        <w:pStyle w:val="EndNoteBibliography"/>
        <w:ind w:left="720" w:hanging="720"/>
        <w:rPr>
          <w:noProof/>
        </w:rPr>
      </w:pPr>
      <w:r w:rsidRPr="005244F2">
        <w:rPr>
          <w:noProof/>
        </w:rPr>
        <w:t>21.</w:t>
      </w:r>
      <w:r w:rsidRPr="005244F2">
        <w:rPr>
          <w:noProof/>
        </w:rPr>
        <w:tab/>
        <w:t xml:space="preserve">Bird A. DNA methylation patterns and epigenetic memory. </w:t>
      </w:r>
      <w:r w:rsidRPr="005244F2">
        <w:rPr>
          <w:i/>
          <w:noProof/>
        </w:rPr>
        <w:t>Genes and Development</w:t>
      </w:r>
      <w:r w:rsidRPr="005244F2">
        <w:rPr>
          <w:noProof/>
        </w:rPr>
        <w:t>. 2002;16(1), 6-21.</w:t>
      </w:r>
    </w:p>
    <w:p w14:paraId="1DCE0DD8" w14:textId="77777777" w:rsidR="005244F2" w:rsidRPr="005244F2" w:rsidRDefault="005244F2" w:rsidP="005244F2">
      <w:pPr>
        <w:pStyle w:val="EndNoteBibliography"/>
        <w:ind w:left="720" w:hanging="720"/>
        <w:rPr>
          <w:noProof/>
        </w:rPr>
      </w:pPr>
      <w:r w:rsidRPr="005244F2">
        <w:rPr>
          <w:noProof/>
        </w:rPr>
        <w:t>22.</w:t>
      </w:r>
      <w:r w:rsidRPr="005244F2">
        <w:rPr>
          <w:noProof/>
        </w:rPr>
        <w:tab/>
        <w:t xml:space="preserve">Irizarry RA, Ladd-Acosta C, Wen B, et al. The human colon cancer methylome shows similar hypo- and hypermethylation at conserved tissue-specific CpG island shores. </w:t>
      </w:r>
      <w:r w:rsidRPr="005244F2">
        <w:rPr>
          <w:i/>
          <w:noProof/>
        </w:rPr>
        <w:t>Nat Genet</w:t>
      </w:r>
      <w:r w:rsidRPr="005244F2">
        <w:rPr>
          <w:noProof/>
        </w:rPr>
        <w:t>. 2009;41(2), 178-186.</w:t>
      </w:r>
    </w:p>
    <w:p w14:paraId="12BDA741" w14:textId="77777777" w:rsidR="005244F2" w:rsidRPr="005244F2" w:rsidRDefault="005244F2" w:rsidP="005244F2">
      <w:pPr>
        <w:pStyle w:val="EndNoteBibliography"/>
        <w:ind w:left="720" w:hanging="720"/>
        <w:rPr>
          <w:noProof/>
        </w:rPr>
      </w:pPr>
      <w:r w:rsidRPr="005244F2">
        <w:rPr>
          <w:noProof/>
        </w:rPr>
        <w:t>23.</w:t>
      </w:r>
      <w:r w:rsidRPr="005244F2">
        <w:rPr>
          <w:noProof/>
        </w:rPr>
        <w:tab/>
        <w:t xml:space="preserve">Song F, Smith JF, Kimura MT, et al. Association of tissue-specific differentially methylated regions (TDMs) with differential gene expression. </w:t>
      </w:r>
      <w:r w:rsidRPr="005244F2">
        <w:rPr>
          <w:i/>
          <w:noProof/>
        </w:rPr>
        <w:t>Proceedings of the National Academy of Sciences of the United States of America</w:t>
      </w:r>
      <w:r w:rsidRPr="005244F2">
        <w:rPr>
          <w:noProof/>
        </w:rPr>
        <w:t>. 2005;102(9), 3336-3341.</w:t>
      </w:r>
    </w:p>
    <w:p w14:paraId="1D2A5945" w14:textId="77777777" w:rsidR="005244F2" w:rsidRPr="005244F2" w:rsidRDefault="005244F2" w:rsidP="005244F2">
      <w:pPr>
        <w:pStyle w:val="EndNoteBibliography"/>
        <w:ind w:left="720" w:hanging="720"/>
        <w:rPr>
          <w:noProof/>
        </w:rPr>
      </w:pPr>
      <w:r w:rsidRPr="005244F2">
        <w:rPr>
          <w:noProof/>
        </w:rPr>
        <w:t>24.</w:t>
      </w:r>
      <w:r w:rsidRPr="005244F2">
        <w:rPr>
          <w:noProof/>
        </w:rPr>
        <w:tab/>
        <w:t xml:space="preserve">Fuks F, Hurd PJ, Wolf D, Nan X, Bird AP, Kouzarides T. The methyl-CpG-binding protein MeCP2 links DNA methylation to histone methylation. </w:t>
      </w:r>
      <w:r w:rsidRPr="005244F2">
        <w:rPr>
          <w:i/>
          <w:noProof/>
        </w:rPr>
        <w:t>Journal of Biological Chemistry</w:t>
      </w:r>
      <w:r w:rsidRPr="005244F2">
        <w:rPr>
          <w:noProof/>
        </w:rPr>
        <w:t>. 2003;278(6), 4035-4040.</w:t>
      </w:r>
    </w:p>
    <w:p w14:paraId="4C528F6B" w14:textId="77777777" w:rsidR="005244F2" w:rsidRPr="005244F2" w:rsidRDefault="005244F2" w:rsidP="005244F2">
      <w:pPr>
        <w:pStyle w:val="EndNoteBibliography"/>
        <w:ind w:left="720" w:hanging="720"/>
        <w:rPr>
          <w:noProof/>
        </w:rPr>
      </w:pPr>
      <w:r w:rsidRPr="005244F2">
        <w:rPr>
          <w:noProof/>
        </w:rPr>
        <w:t>25.</w:t>
      </w:r>
      <w:r w:rsidRPr="005244F2">
        <w:rPr>
          <w:noProof/>
        </w:rPr>
        <w:tab/>
        <w:t xml:space="preserve">Santos F, Hendrich B, Reik W, Dean W. Dynamic reprogramming of DNA methylation in the early mouse embryo. </w:t>
      </w:r>
      <w:r w:rsidRPr="005244F2">
        <w:rPr>
          <w:i/>
          <w:noProof/>
        </w:rPr>
        <w:t>DevBiol</w:t>
      </w:r>
      <w:r w:rsidRPr="005244F2">
        <w:rPr>
          <w:noProof/>
        </w:rPr>
        <w:t>. 2002;241(1), 172-182.</w:t>
      </w:r>
    </w:p>
    <w:p w14:paraId="2068E0A7" w14:textId="77777777" w:rsidR="005244F2" w:rsidRPr="005244F2" w:rsidRDefault="005244F2" w:rsidP="005244F2">
      <w:pPr>
        <w:pStyle w:val="EndNoteBibliography"/>
        <w:ind w:left="720" w:hanging="720"/>
        <w:rPr>
          <w:noProof/>
        </w:rPr>
      </w:pPr>
      <w:r w:rsidRPr="005244F2">
        <w:rPr>
          <w:noProof/>
        </w:rPr>
        <w:t>26.</w:t>
      </w:r>
      <w:r w:rsidRPr="005244F2">
        <w:rPr>
          <w:noProof/>
        </w:rPr>
        <w:tab/>
        <w:t xml:space="preserve">Okano M, Bell DW, Haber DA, Li E. DNA methyltransferases Dnmt3a and Dnmt3b are essential for de novo methylation and mammalian development. </w:t>
      </w:r>
      <w:r w:rsidRPr="005244F2">
        <w:rPr>
          <w:i/>
          <w:noProof/>
        </w:rPr>
        <w:t>Cell</w:t>
      </w:r>
      <w:r w:rsidRPr="005244F2">
        <w:rPr>
          <w:noProof/>
        </w:rPr>
        <w:t>. 1999;99(3), 247-257.</w:t>
      </w:r>
    </w:p>
    <w:p w14:paraId="12821EF3" w14:textId="77777777" w:rsidR="005244F2" w:rsidRPr="005244F2" w:rsidRDefault="005244F2" w:rsidP="005244F2">
      <w:pPr>
        <w:pStyle w:val="EndNoteBibliography"/>
        <w:ind w:left="720" w:hanging="720"/>
        <w:rPr>
          <w:noProof/>
        </w:rPr>
      </w:pPr>
      <w:r w:rsidRPr="005244F2">
        <w:rPr>
          <w:noProof/>
        </w:rPr>
        <w:t>27.</w:t>
      </w:r>
      <w:r w:rsidRPr="005244F2">
        <w:rPr>
          <w:noProof/>
        </w:rPr>
        <w:tab/>
        <w:t xml:space="preserve">Bacolla A, Pradhan S, Roberts RJ, Wells RD. Recombinant human DNA (cytosine-5) methyltransferase. II. Steady-state kinetics reveal allosteric activation by methylated dna. </w:t>
      </w:r>
      <w:r w:rsidRPr="005244F2">
        <w:rPr>
          <w:i/>
          <w:noProof/>
        </w:rPr>
        <w:t>J BiolChem</w:t>
      </w:r>
      <w:r w:rsidRPr="005244F2">
        <w:rPr>
          <w:noProof/>
        </w:rPr>
        <w:t>. 1999;274(46), 33011-33019.</w:t>
      </w:r>
    </w:p>
    <w:p w14:paraId="378D1CEC" w14:textId="77777777" w:rsidR="005244F2" w:rsidRPr="005244F2" w:rsidRDefault="005244F2" w:rsidP="005244F2">
      <w:pPr>
        <w:pStyle w:val="EndNoteBibliography"/>
        <w:ind w:left="720" w:hanging="720"/>
        <w:rPr>
          <w:noProof/>
        </w:rPr>
      </w:pPr>
      <w:r w:rsidRPr="005244F2">
        <w:rPr>
          <w:noProof/>
        </w:rPr>
        <w:t>28.</w:t>
      </w:r>
      <w:r w:rsidRPr="005244F2">
        <w:rPr>
          <w:noProof/>
        </w:rPr>
        <w:tab/>
        <w:t xml:space="preserve">Tahiliani M, Koh KP, Shen Y, et al. Conversion of 5-Methylcytosine to 5-Hydroxymethylcytosine in Mammalian DNA by MLL Partner TET1. </w:t>
      </w:r>
      <w:r w:rsidRPr="005244F2">
        <w:rPr>
          <w:i/>
          <w:noProof/>
        </w:rPr>
        <w:t>Science (New York, NY)</w:t>
      </w:r>
      <w:r w:rsidRPr="005244F2">
        <w:rPr>
          <w:noProof/>
        </w:rPr>
        <w:t>. 2009;324(5929), 930-935.</w:t>
      </w:r>
    </w:p>
    <w:p w14:paraId="65FC6FBC" w14:textId="77777777" w:rsidR="005244F2" w:rsidRPr="005244F2" w:rsidRDefault="005244F2" w:rsidP="005244F2">
      <w:pPr>
        <w:pStyle w:val="EndNoteBibliography"/>
        <w:ind w:left="720" w:hanging="720"/>
        <w:rPr>
          <w:noProof/>
        </w:rPr>
      </w:pPr>
      <w:r w:rsidRPr="005244F2">
        <w:rPr>
          <w:noProof/>
        </w:rPr>
        <w:t>29.</w:t>
      </w:r>
      <w:r w:rsidRPr="005244F2">
        <w:rPr>
          <w:noProof/>
        </w:rPr>
        <w:tab/>
        <w:t>Guibert S, Weber M. Chapter Two - Functions of DNA Methylation and Hydroxymethylation in Mammalian Development. In Current Topics in Developmental Biology. (ed. Edith H), 2013; pp. 47-83. Academic Press.</w:t>
      </w:r>
    </w:p>
    <w:p w14:paraId="2DFD7E94" w14:textId="77777777" w:rsidR="005244F2" w:rsidRPr="005244F2" w:rsidRDefault="005244F2" w:rsidP="005244F2">
      <w:pPr>
        <w:pStyle w:val="EndNoteBibliography"/>
        <w:ind w:left="720" w:hanging="720"/>
        <w:rPr>
          <w:noProof/>
        </w:rPr>
      </w:pPr>
      <w:r w:rsidRPr="005244F2">
        <w:rPr>
          <w:noProof/>
        </w:rPr>
        <w:t>30.</w:t>
      </w:r>
      <w:r w:rsidRPr="005244F2">
        <w:rPr>
          <w:noProof/>
        </w:rPr>
        <w:tab/>
        <w:t xml:space="preserve">Santiago M, Antunes C, Guedes M, Sousa N, Marques CJ. TET enzymes and DNA hydroxymethylation in neural development and function — How critical are they? </w:t>
      </w:r>
      <w:r w:rsidRPr="005244F2">
        <w:rPr>
          <w:i/>
          <w:noProof/>
        </w:rPr>
        <w:t>Genomics</w:t>
      </w:r>
      <w:r w:rsidRPr="005244F2">
        <w:rPr>
          <w:noProof/>
        </w:rPr>
        <w:t>. 2014;104(5), 334-340.</w:t>
      </w:r>
    </w:p>
    <w:p w14:paraId="6D8B29C3" w14:textId="77777777" w:rsidR="005244F2" w:rsidRPr="005244F2" w:rsidRDefault="005244F2" w:rsidP="005244F2">
      <w:pPr>
        <w:pStyle w:val="EndNoteBibliography"/>
        <w:ind w:left="720" w:hanging="720"/>
        <w:rPr>
          <w:noProof/>
        </w:rPr>
      </w:pPr>
      <w:r w:rsidRPr="005244F2">
        <w:rPr>
          <w:noProof/>
        </w:rPr>
        <w:t>31.</w:t>
      </w:r>
      <w:r w:rsidRPr="005244F2">
        <w:rPr>
          <w:noProof/>
        </w:rPr>
        <w:tab/>
        <w:t xml:space="preserve">Venkatesh S, Workman JL. Histone exchange, chromatin structure and the regulation of transcription. </w:t>
      </w:r>
      <w:r w:rsidRPr="005244F2">
        <w:rPr>
          <w:i/>
          <w:noProof/>
        </w:rPr>
        <w:t>Nat Rev Mol Cell Biol</w:t>
      </w:r>
      <w:r w:rsidRPr="005244F2">
        <w:rPr>
          <w:noProof/>
        </w:rPr>
        <w:t>. 2015;16(3), 178-189.</w:t>
      </w:r>
    </w:p>
    <w:p w14:paraId="021CB05A" w14:textId="77777777" w:rsidR="005244F2" w:rsidRPr="005244F2" w:rsidRDefault="005244F2" w:rsidP="005244F2">
      <w:pPr>
        <w:pStyle w:val="EndNoteBibliography"/>
        <w:ind w:left="720" w:hanging="720"/>
        <w:rPr>
          <w:noProof/>
        </w:rPr>
      </w:pPr>
      <w:r w:rsidRPr="005244F2">
        <w:rPr>
          <w:noProof/>
        </w:rPr>
        <w:t>32.</w:t>
      </w:r>
      <w:r w:rsidRPr="005244F2">
        <w:rPr>
          <w:noProof/>
        </w:rPr>
        <w:tab/>
        <w:t xml:space="preserve">Turner BM. Histone acetylation and an epigenetic code. </w:t>
      </w:r>
      <w:r w:rsidRPr="005244F2">
        <w:rPr>
          <w:i/>
          <w:noProof/>
        </w:rPr>
        <w:t>Bioessays</w:t>
      </w:r>
      <w:r w:rsidRPr="005244F2">
        <w:rPr>
          <w:noProof/>
        </w:rPr>
        <w:t>. 2000;22(9), 836-845.</w:t>
      </w:r>
    </w:p>
    <w:p w14:paraId="7F8E6E3D" w14:textId="77777777" w:rsidR="005244F2" w:rsidRPr="005244F2" w:rsidRDefault="005244F2" w:rsidP="005244F2">
      <w:pPr>
        <w:pStyle w:val="EndNoteBibliography"/>
        <w:ind w:left="720" w:hanging="720"/>
        <w:rPr>
          <w:noProof/>
        </w:rPr>
      </w:pPr>
      <w:r w:rsidRPr="005244F2">
        <w:rPr>
          <w:noProof/>
        </w:rPr>
        <w:t>33.</w:t>
      </w:r>
      <w:r w:rsidRPr="005244F2">
        <w:rPr>
          <w:noProof/>
        </w:rPr>
        <w:tab/>
        <w:t xml:space="preserve">Cedar H, Bergman Y. Linking DNA methylation and histone modification: patterns and paradigms. </w:t>
      </w:r>
      <w:r w:rsidRPr="005244F2">
        <w:rPr>
          <w:i/>
          <w:noProof/>
        </w:rPr>
        <w:t>Nat Rev Genet</w:t>
      </w:r>
      <w:r w:rsidRPr="005244F2">
        <w:rPr>
          <w:noProof/>
        </w:rPr>
        <w:t>. 2009;10(5), 295-304.</w:t>
      </w:r>
    </w:p>
    <w:p w14:paraId="67099D47" w14:textId="77777777" w:rsidR="005244F2" w:rsidRPr="005244F2" w:rsidRDefault="005244F2" w:rsidP="005244F2">
      <w:pPr>
        <w:pStyle w:val="EndNoteBibliography"/>
        <w:ind w:left="720" w:hanging="720"/>
        <w:rPr>
          <w:noProof/>
        </w:rPr>
      </w:pPr>
      <w:r w:rsidRPr="005244F2">
        <w:rPr>
          <w:noProof/>
        </w:rPr>
        <w:t>34.</w:t>
      </w:r>
      <w:r w:rsidRPr="005244F2">
        <w:rPr>
          <w:noProof/>
        </w:rPr>
        <w:tab/>
        <w:t xml:space="preserve">Djebali S, Davis CA, Merkel A, et al. Landscape of transcription in human cells. </w:t>
      </w:r>
      <w:r w:rsidRPr="005244F2">
        <w:rPr>
          <w:i/>
          <w:noProof/>
        </w:rPr>
        <w:t>Nature</w:t>
      </w:r>
      <w:r w:rsidRPr="005244F2">
        <w:rPr>
          <w:noProof/>
        </w:rPr>
        <w:t>. 2012;489(7414), 101-108.</w:t>
      </w:r>
    </w:p>
    <w:p w14:paraId="161D5392" w14:textId="77777777" w:rsidR="005244F2" w:rsidRPr="005244F2" w:rsidRDefault="005244F2" w:rsidP="005244F2">
      <w:pPr>
        <w:pStyle w:val="EndNoteBibliography"/>
        <w:ind w:left="720" w:hanging="720"/>
        <w:rPr>
          <w:noProof/>
        </w:rPr>
      </w:pPr>
      <w:r w:rsidRPr="005244F2">
        <w:rPr>
          <w:noProof/>
        </w:rPr>
        <w:lastRenderedPageBreak/>
        <w:t>35.</w:t>
      </w:r>
      <w:r w:rsidRPr="005244F2">
        <w:rPr>
          <w:noProof/>
        </w:rPr>
        <w:tab/>
        <w:t xml:space="preserve">Morris KV, Mattick JS. The rise of regulatory RNA. </w:t>
      </w:r>
      <w:r w:rsidRPr="005244F2">
        <w:rPr>
          <w:i/>
          <w:noProof/>
        </w:rPr>
        <w:t>Nat Rev Genet</w:t>
      </w:r>
      <w:r w:rsidRPr="005244F2">
        <w:rPr>
          <w:noProof/>
        </w:rPr>
        <w:t>. 2014;15(6), 423-437.</w:t>
      </w:r>
    </w:p>
    <w:p w14:paraId="440BDE7D" w14:textId="77777777" w:rsidR="005244F2" w:rsidRPr="005244F2" w:rsidRDefault="005244F2" w:rsidP="005244F2">
      <w:pPr>
        <w:pStyle w:val="EndNoteBibliography"/>
        <w:ind w:left="720" w:hanging="720"/>
        <w:rPr>
          <w:noProof/>
        </w:rPr>
      </w:pPr>
      <w:r w:rsidRPr="005244F2">
        <w:rPr>
          <w:noProof/>
        </w:rPr>
        <w:t>36.</w:t>
      </w:r>
      <w:r w:rsidRPr="005244F2">
        <w:rPr>
          <w:noProof/>
        </w:rPr>
        <w:tab/>
        <w:t xml:space="preserve">Hawkins PG, Santoso S, Adams C, Anest V, Morris KV. Promoter targeted small RNAs induce long-term transcriptional gene silencing in human cells. </w:t>
      </w:r>
      <w:r w:rsidRPr="005244F2">
        <w:rPr>
          <w:i/>
          <w:noProof/>
        </w:rPr>
        <w:t>Nucleic Acids Research</w:t>
      </w:r>
      <w:r w:rsidRPr="005244F2">
        <w:rPr>
          <w:noProof/>
        </w:rPr>
        <w:t>. 2009; doi: 10.1093/nar/gkp127.</w:t>
      </w:r>
    </w:p>
    <w:p w14:paraId="7A155EB3" w14:textId="77777777" w:rsidR="005244F2" w:rsidRPr="005244F2" w:rsidRDefault="005244F2" w:rsidP="005244F2">
      <w:pPr>
        <w:pStyle w:val="EndNoteBibliography"/>
        <w:ind w:left="720" w:hanging="720"/>
        <w:rPr>
          <w:noProof/>
        </w:rPr>
      </w:pPr>
      <w:r w:rsidRPr="005244F2">
        <w:rPr>
          <w:noProof/>
        </w:rPr>
        <w:t>37.</w:t>
      </w:r>
      <w:r w:rsidRPr="005244F2">
        <w:rPr>
          <w:noProof/>
        </w:rPr>
        <w:tab/>
        <w:t xml:space="preserve">Reik W, Lewis A. Co-evolution of X-chromosome inactivation and imprinting in mammals. </w:t>
      </w:r>
      <w:r w:rsidRPr="005244F2">
        <w:rPr>
          <w:i/>
          <w:noProof/>
        </w:rPr>
        <w:t>Nat Rev Genet</w:t>
      </w:r>
      <w:r w:rsidRPr="005244F2">
        <w:rPr>
          <w:noProof/>
        </w:rPr>
        <w:t>. 2005;6(5), 403-410.</w:t>
      </w:r>
    </w:p>
    <w:p w14:paraId="68B27AE6" w14:textId="77777777" w:rsidR="005244F2" w:rsidRPr="005244F2" w:rsidRDefault="005244F2" w:rsidP="005244F2">
      <w:pPr>
        <w:pStyle w:val="EndNoteBibliography"/>
        <w:ind w:left="720" w:hanging="720"/>
        <w:rPr>
          <w:noProof/>
        </w:rPr>
      </w:pPr>
      <w:r w:rsidRPr="005244F2">
        <w:rPr>
          <w:noProof/>
        </w:rPr>
        <w:t>38.</w:t>
      </w:r>
      <w:r w:rsidRPr="005244F2">
        <w:rPr>
          <w:noProof/>
        </w:rPr>
        <w:tab/>
        <w:t xml:space="preserve">Mercer TR, Dinger ME, Mattick JS. Long non-coding RNAs: insights into functions. </w:t>
      </w:r>
      <w:r w:rsidRPr="005244F2">
        <w:rPr>
          <w:i/>
          <w:noProof/>
        </w:rPr>
        <w:t>Nat Rev Genet</w:t>
      </w:r>
      <w:r w:rsidRPr="005244F2">
        <w:rPr>
          <w:noProof/>
        </w:rPr>
        <w:t>. 2009;10(3), 155-159.</w:t>
      </w:r>
    </w:p>
    <w:p w14:paraId="04B62F9E" w14:textId="77777777" w:rsidR="005244F2" w:rsidRPr="005244F2" w:rsidRDefault="005244F2" w:rsidP="005244F2">
      <w:pPr>
        <w:pStyle w:val="EndNoteBibliography"/>
        <w:ind w:left="720" w:hanging="720"/>
        <w:rPr>
          <w:noProof/>
        </w:rPr>
      </w:pPr>
      <w:r w:rsidRPr="005244F2">
        <w:rPr>
          <w:noProof/>
        </w:rPr>
        <w:t>39.</w:t>
      </w:r>
      <w:r w:rsidRPr="005244F2">
        <w:rPr>
          <w:noProof/>
        </w:rPr>
        <w:tab/>
        <w:t xml:space="preserve">Kucharski R, Maleszka J, Foret S, Maleszka R. Nutritional control of reproductive status in honeybees via DNA methylation. </w:t>
      </w:r>
      <w:r w:rsidRPr="005244F2">
        <w:rPr>
          <w:i/>
          <w:noProof/>
        </w:rPr>
        <w:t>Science</w:t>
      </w:r>
      <w:r w:rsidRPr="005244F2">
        <w:rPr>
          <w:noProof/>
        </w:rPr>
        <w:t>. 2008;319(5871), 1827-1830.</w:t>
      </w:r>
    </w:p>
    <w:p w14:paraId="13ED03A2" w14:textId="77777777" w:rsidR="005244F2" w:rsidRPr="005244F2" w:rsidRDefault="005244F2" w:rsidP="005244F2">
      <w:pPr>
        <w:pStyle w:val="EndNoteBibliography"/>
        <w:ind w:left="720" w:hanging="720"/>
        <w:rPr>
          <w:noProof/>
        </w:rPr>
      </w:pPr>
      <w:r w:rsidRPr="005244F2">
        <w:rPr>
          <w:noProof/>
        </w:rPr>
        <w:t>40.</w:t>
      </w:r>
      <w:r w:rsidRPr="005244F2">
        <w:rPr>
          <w:noProof/>
        </w:rPr>
        <w:tab/>
        <w:t xml:space="preserve">Morgan HD, Sutherland HG, Martin DI, Whitelaw E. Epigenetic inheritance at the agouti locus in the mouse. </w:t>
      </w:r>
      <w:r w:rsidRPr="005244F2">
        <w:rPr>
          <w:i/>
          <w:noProof/>
        </w:rPr>
        <w:t>NatGenet</w:t>
      </w:r>
      <w:r w:rsidRPr="005244F2">
        <w:rPr>
          <w:noProof/>
        </w:rPr>
        <w:t>. 1999;23(3), 314-318.</w:t>
      </w:r>
    </w:p>
    <w:p w14:paraId="5DE8D22A" w14:textId="77777777" w:rsidR="005244F2" w:rsidRPr="005244F2" w:rsidRDefault="005244F2" w:rsidP="005244F2">
      <w:pPr>
        <w:pStyle w:val="EndNoteBibliography"/>
        <w:ind w:left="720" w:hanging="720"/>
        <w:rPr>
          <w:noProof/>
        </w:rPr>
      </w:pPr>
      <w:r w:rsidRPr="005244F2">
        <w:rPr>
          <w:noProof/>
        </w:rPr>
        <w:t>41.</w:t>
      </w:r>
      <w:r w:rsidRPr="005244F2">
        <w:rPr>
          <w:noProof/>
        </w:rPr>
        <w:tab/>
        <w:t xml:space="preserve">Waterland RA, Jirtle RL. Transposable elements: targets for early nutritional effects on epigenetic gene regulation. </w:t>
      </w:r>
      <w:r w:rsidRPr="005244F2">
        <w:rPr>
          <w:i/>
          <w:noProof/>
        </w:rPr>
        <w:t>MolCell Biol</w:t>
      </w:r>
      <w:r w:rsidRPr="005244F2">
        <w:rPr>
          <w:noProof/>
        </w:rPr>
        <w:t>. 2003;23(15), 5293-5300.</w:t>
      </w:r>
    </w:p>
    <w:p w14:paraId="402ACF1A" w14:textId="77777777" w:rsidR="005244F2" w:rsidRPr="005244F2" w:rsidRDefault="005244F2" w:rsidP="005244F2">
      <w:pPr>
        <w:pStyle w:val="EndNoteBibliography"/>
        <w:ind w:left="720" w:hanging="720"/>
        <w:rPr>
          <w:noProof/>
        </w:rPr>
      </w:pPr>
      <w:r w:rsidRPr="005244F2">
        <w:rPr>
          <w:noProof/>
        </w:rPr>
        <w:t>42.</w:t>
      </w:r>
      <w:r w:rsidRPr="005244F2">
        <w:rPr>
          <w:noProof/>
        </w:rPr>
        <w:tab/>
        <w:t xml:space="preserve">Lillycrop KA, Phillips ES, Jackson AA, Hanson MA, Burdge GC. Dietary protein restriction of pregnant rats induces and folic acid supplementation prevents epigenetic modification of hepatic gene expression in the offspring. </w:t>
      </w:r>
      <w:r w:rsidRPr="005244F2">
        <w:rPr>
          <w:i/>
          <w:noProof/>
        </w:rPr>
        <w:t>Journal of Nutrition</w:t>
      </w:r>
      <w:r w:rsidRPr="005244F2">
        <w:rPr>
          <w:noProof/>
        </w:rPr>
        <w:t>. 2005;135(6), 1382-1386.</w:t>
      </w:r>
    </w:p>
    <w:p w14:paraId="5008A51A" w14:textId="77777777" w:rsidR="005244F2" w:rsidRPr="005244F2" w:rsidRDefault="005244F2" w:rsidP="005244F2">
      <w:pPr>
        <w:pStyle w:val="EndNoteBibliography"/>
        <w:ind w:left="720" w:hanging="720"/>
        <w:rPr>
          <w:noProof/>
        </w:rPr>
      </w:pPr>
      <w:r w:rsidRPr="005244F2">
        <w:rPr>
          <w:noProof/>
        </w:rPr>
        <w:t>43.</w:t>
      </w:r>
      <w:r w:rsidRPr="005244F2">
        <w:rPr>
          <w:noProof/>
        </w:rPr>
        <w:tab/>
        <w:t xml:space="preserve">Lillycrop KA, Phillips ES, Torrens C, Hanson MA, Jackson AA, Burdge GC. Feeding pregnant rats a protein-restricted diet persistently alters the methylation of specific cytosines in the hepatic PPARalpha promoter of the offspring. </w:t>
      </w:r>
      <w:r w:rsidRPr="005244F2">
        <w:rPr>
          <w:i/>
          <w:noProof/>
        </w:rPr>
        <w:t>British Journal of Nutrition</w:t>
      </w:r>
      <w:r w:rsidRPr="005244F2">
        <w:rPr>
          <w:noProof/>
        </w:rPr>
        <w:t>. 2008;100(2), 278-282.</w:t>
      </w:r>
    </w:p>
    <w:p w14:paraId="55A6EDE9" w14:textId="77777777" w:rsidR="005244F2" w:rsidRPr="005244F2" w:rsidRDefault="005244F2" w:rsidP="005244F2">
      <w:pPr>
        <w:pStyle w:val="EndNoteBibliography"/>
        <w:ind w:left="720" w:hanging="720"/>
        <w:rPr>
          <w:noProof/>
        </w:rPr>
      </w:pPr>
      <w:r w:rsidRPr="005244F2">
        <w:rPr>
          <w:noProof/>
        </w:rPr>
        <w:t>44.</w:t>
      </w:r>
      <w:r w:rsidRPr="005244F2">
        <w:rPr>
          <w:noProof/>
        </w:rPr>
        <w:tab/>
        <w:t xml:space="preserve">Gluckman PD, Lillycrop KA, Vickers MH, et al. Metabolic plasticity during mammalian development is directionally dependent on early nutritional status. </w:t>
      </w:r>
      <w:r w:rsidRPr="005244F2">
        <w:rPr>
          <w:i/>
          <w:noProof/>
        </w:rPr>
        <w:t>ProcNatlAcadSciUS A</w:t>
      </w:r>
      <w:r w:rsidRPr="005244F2">
        <w:rPr>
          <w:noProof/>
        </w:rPr>
        <w:t>. 2007;104(31), 12796-12800.</w:t>
      </w:r>
    </w:p>
    <w:p w14:paraId="62755166" w14:textId="77777777" w:rsidR="005244F2" w:rsidRPr="005244F2" w:rsidRDefault="005244F2" w:rsidP="005244F2">
      <w:pPr>
        <w:pStyle w:val="EndNoteBibliography"/>
        <w:ind w:left="720" w:hanging="720"/>
        <w:rPr>
          <w:noProof/>
        </w:rPr>
      </w:pPr>
      <w:r w:rsidRPr="005244F2">
        <w:rPr>
          <w:noProof/>
        </w:rPr>
        <w:t>45.</w:t>
      </w:r>
      <w:r w:rsidRPr="005244F2">
        <w:rPr>
          <w:noProof/>
        </w:rPr>
        <w:tab/>
        <w:t xml:space="preserve">Li CCY, Young PE, Maloney CA, et al. Maternal obesity and diabetes induces latent metabolic defects and widespread epigenetic changes in isogenic mice. </w:t>
      </w:r>
      <w:r w:rsidRPr="005244F2">
        <w:rPr>
          <w:i/>
          <w:noProof/>
        </w:rPr>
        <w:t>Epigenetics</w:t>
      </w:r>
      <w:r w:rsidRPr="005244F2">
        <w:rPr>
          <w:noProof/>
        </w:rPr>
        <w:t>. 2013;8(6), 602-611.</w:t>
      </w:r>
    </w:p>
    <w:p w14:paraId="1B5FDD36" w14:textId="77777777" w:rsidR="005244F2" w:rsidRPr="005244F2" w:rsidRDefault="005244F2" w:rsidP="005244F2">
      <w:pPr>
        <w:pStyle w:val="EndNoteBibliography"/>
        <w:ind w:left="720" w:hanging="720"/>
        <w:rPr>
          <w:noProof/>
        </w:rPr>
      </w:pPr>
      <w:r w:rsidRPr="005244F2">
        <w:rPr>
          <w:noProof/>
        </w:rPr>
        <w:t>46.</w:t>
      </w:r>
      <w:r w:rsidRPr="005244F2">
        <w:rPr>
          <w:noProof/>
        </w:rPr>
        <w:tab/>
        <w:t xml:space="preserve">Plagemann A, Harder T, Brunn M, et al. Hypothalamic proopiomelanocortin promoter methylation becomes altered by early overfeeding: an epigenetic model of obesity and the metabolic syndrome. </w:t>
      </w:r>
      <w:r w:rsidRPr="005244F2">
        <w:rPr>
          <w:i/>
          <w:noProof/>
        </w:rPr>
        <w:t>JPhysiol</w:t>
      </w:r>
      <w:r w:rsidRPr="005244F2">
        <w:rPr>
          <w:noProof/>
        </w:rPr>
        <w:t>. 2009;587(Pt 20), 4963-4976.</w:t>
      </w:r>
    </w:p>
    <w:p w14:paraId="7026E1BB" w14:textId="77777777" w:rsidR="005244F2" w:rsidRPr="005244F2" w:rsidRDefault="005244F2" w:rsidP="005244F2">
      <w:pPr>
        <w:pStyle w:val="EndNoteBibliography"/>
        <w:ind w:left="720" w:hanging="720"/>
        <w:rPr>
          <w:noProof/>
        </w:rPr>
      </w:pPr>
      <w:r w:rsidRPr="005244F2">
        <w:rPr>
          <w:noProof/>
        </w:rPr>
        <w:t>47.</w:t>
      </w:r>
      <w:r w:rsidRPr="005244F2">
        <w:rPr>
          <w:noProof/>
        </w:rPr>
        <w:tab/>
        <w:t xml:space="preserve">Burdge GC, Lillycrop KA, Phillips ES, Slater-Jefferies JL, Jackson AA, Hanson MA. Folic Acid Supplementation during the Juvenile-Pubertal Period in Rats Modifies the Phenotype and Epigenotype Induced by Prenatal Nutrition. </w:t>
      </w:r>
      <w:r w:rsidRPr="005244F2">
        <w:rPr>
          <w:i/>
          <w:noProof/>
        </w:rPr>
        <w:t>Journal of Nutrition</w:t>
      </w:r>
      <w:r w:rsidRPr="005244F2">
        <w:rPr>
          <w:noProof/>
        </w:rPr>
        <w:t>. 2009;139(6), 1054-1060.</w:t>
      </w:r>
    </w:p>
    <w:p w14:paraId="51628B4C" w14:textId="77777777" w:rsidR="005244F2" w:rsidRPr="005244F2" w:rsidRDefault="005244F2" w:rsidP="005244F2">
      <w:pPr>
        <w:pStyle w:val="EndNoteBibliography"/>
        <w:ind w:left="720" w:hanging="720"/>
        <w:rPr>
          <w:noProof/>
        </w:rPr>
      </w:pPr>
      <w:r w:rsidRPr="005244F2">
        <w:rPr>
          <w:noProof/>
        </w:rPr>
        <w:t>48.</w:t>
      </w:r>
      <w:r w:rsidRPr="005244F2">
        <w:rPr>
          <w:noProof/>
        </w:rPr>
        <w:tab/>
        <w:t xml:space="preserve">Ly A, Lee H, Chen J, et al. Effect of maternal and postweaning folic acid supplementation on mammary tumor risk in the offspring. </w:t>
      </w:r>
      <w:r w:rsidRPr="005244F2">
        <w:rPr>
          <w:i/>
          <w:noProof/>
        </w:rPr>
        <w:t>Cancer Res</w:t>
      </w:r>
      <w:r w:rsidRPr="005244F2">
        <w:rPr>
          <w:noProof/>
        </w:rPr>
        <w:t>. 2011;71(3), 988-997.</w:t>
      </w:r>
    </w:p>
    <w:p w14:paraId="183259E3" w14:textId="77777777" w:rsidR="005244F2" w:rsidRPr="005244F2" w:rsidRDefault="005244F2" w:rsidP="005244F2">
      <w:pPr>
        <w:pStyle w:val="EndNoteBibliography"/>
        <w:ind w:left="720" w:hanging="720"/>
        <w:rPr>
          <w:noProof/>
        </w:rPr>
      </w:pPr>
      <w:r w:rsidRPr="005244F2">
        <w:rPr>
          <w:noProof/>
        </w:rPr>
        <w:t>49.</w:t>
      </w:r>
      <w:r w:rsidRPr="005244F2">
        <w:rPr>
          <w:noProof/>
        </w:rPr>
        <w:tab/>
        <w:t xml:space="preserve">Christman JK, Sheikhnejad G, Dizik M, Abileah S, Wainfan E. Reversibility of changes in nucleic acid methylation and gene expression induced in rat liver by severe dietary methyl deficiency. </w:t>
      </w:r>
      <w:r w:rsidRPr="005244F2">
        <w:rPr>
          <w:i/>
          <w:noProof/>
        </w:rPr>
        <w:t>Carcinogenesis</w:t>
      </w:r>
      <w:r w:rsidRPr="005244F2">
        <w:rPr>
          <w:noProof/>
        </w:rPr>
        <w:t>. 1993;14(4), 551-557.</w:t>
      </w:r>
    </w:p>
    <w:p w14:paraId="5411FCA6" w14:textId="77777777" w:rsidR="005244F2" w:rsidRPr="005244F2" w:rsidRDefault="005244F2" w:rsidP="005244F2">
      <w:pPr>
        <w:pStyle w:val="EndNoteBibliography"/>
        <w:ind w:left="720" w:hanging="720"/>
        <w:rPr>
          <w:noProof/>
        </w:rPr>
      </w:pPr>
      <w:r w:rsidRPr="005244F2">
        <w:rPr>
          <w:noProof/>
        </w:rPr>
        <w:t>50.</w:t>
      </w:r>
      <w:r w:rsidRPr="005244F2">
        <w:rPr>
          <w:noProof/>
        </w:rPr>
        <w:tab/>
        <w:t xml:space="preserve">Aagaard-Tillery KM, Grove K, Bishop J, et al. Developmental origins of disease and determinants of chromatin structure: maternal diet modifies the primate fetal epigenome. </w:t>
      </w:r>
      <w:r w:rsidRPr="005244F2">
        <w:rPr>
          <w:i/>
          <w:noProof/>
        </w:rPr>
        <w:t>Journal of molecular endocrinology</w:t>
      </w:r>
      <w:r w:rsidRPr="005244F2">
        <w:rPr>
          <w:noProof/>
        </w:rPr>
        <w:t>. 2008;41(2), 91-102.</w:t>
      </w:r>
    </w:p>
    <w:p w14:paraId="726CCB9F" w14:textId="77777777" w:rsidR="005244F2" w:rsidRPr="005244F2" w:rsidRDefault="005244F2" w:rsidP="005244F2">
      <w:pPr>
        <w:pStyle w:val="EndNoteBibliography"/>
        <w:ind w:left="720" w:hanging="720"/>
        <w:rPr>
          <w:noProof/>
        </w:rPr>
      </w:pPr>
      <w:r w:rsidRPr="005244F2">
        <w:rPr>
          <w:noProof/>
        </w:rPr>
        <w:t>51.</w:t>
      </w:r>
      <w:r w:rsidRPr="005244F2">
        <w:rPr>
          <w:noProof/>
        </w:rPr>
        <w:tab/>
        <w:t xml:space="preserve">Zheng S, Rollet M, Pan Y-X. Maternal protein restriction during pregnancy induces CCAAT/enhancer-binding protein (C/EBPβ) expression through the </w:t>
      </w:r>
      <w:r w:rsidRPr="005244F2">
        <w:rPr>
          <w:noProof/>
        </w:rPr>
        <w:lastRenderedPageBreak/>
        <w:t xml:space="preserve">regulation of histone modification at its promoter region in female offspring rat skeletal muscle. </w:t>
      </w:r>
      <w:r w:rsidRPr="005244F2">
        <w:rPr>
          <w:i/>
          <w:noProof/>
        </w:rPr>
        <w:t>Epigenetics</w:t>
      </w:r>
      <w:r w:rsidRPr="005244F2">
        <w:rPr>
          <w:noProof/>
        </w:rPr>
        <w:t>. 2011;6(2), 161-170.</w:t>
      </w:r>
    </w:p>
    <w:p w14:paraId="27B21C30" w14:textId="77777777" w:rsidR="005244F2" w:rsidRPr="005244F2" w:rsidRDefault="005244F2" w:rsidP="005244F2">
      <w:pPr>
        <w:pStyle w:val="EndNoteBibliography"/>
        <w:ind w:left="720" w:hanging="720"/>
        <w:rPr>
          <w:noProof/>
        </w:rPr>
      </w:pPr>
      <w:r w:rsidRPr="005244F2">
        <w:rPr>
          <w:noProof/>
        </w:rPr>
        <w:t>52.</w:t>
      </w:r>
      <w:r w:rsidRPr="005244F2">
        <w:rPr>
          <w:noProof/>
        </w:rPr>
        <w:tab/>
        <w:t xml:space="preserve">Lie S, Morrison JL, Williams-Wyss O, et al. </w:t>
      </w:r>
      <w:r w:rsidRPr="005244F2">
        <w:rPr>
          <w:i/>
          <w:noProof/>
        </w:rPr>
        <w:t>Impact of embryo number and maternal undernutrition around the time of conception on insulin signaling and gluconeogenic factors and microRNAs in the liver of fetal sheep</w:t>
      </w:r>
      <w:r w:rsidRPr="005244F2">
        <w:rPr>
          <w:noProof/>
        </w:rPr>
        <w:t>, 2014.</w:t>
      </w:r>
    </w:p>
    <w:p w14:paraId="1759AB84" w14:textId="77777777" w:rsidR="005244F2" w:rsidRPr="005244F2" w:rsidRDefault="005244F2" w:rsidP="005244F2">
      <w:pPr>
        <w:pStyle w:val="EndNoteBibliography"/>
        <w:ind w:left="720" w:hanging="720"/>
        <w:rPr>
          <w:noProof/>
        </w:rPr>
      </w:pPr>
      <w:r w:rsidRPr="005244F2">
        <w:rPr>
          <w:noProof/>
        </w:rPr>
        <w:t>53.</w:t>
      </w:r>
      <w:r w:rsidRPr="005244F2">
        <w:rPr>
          <w:noProof/>
        </w:rPr>
        <w:tab/>
        <w:t xml:space="preserve">Lie S, Morrison JL, Williams-Wyss O, et al. Periconceptional Undernutrition Programs Changes in Insulin-Signaling Molecules and MicroRNAs in Skeletal Muscle in Singleton and Twin Fetal Sheep. </w:t>
      </w:r>
      <w:r w:rsidRPr="005244F2">
        <w:rPr>
          <w:i/>
          <w:noProof/>
        </w:rPr>
        <w:t>Biology of Reproduction</w:t>
      </w:r>
      <w:r w:rsidRPr="005244F2">
        <w:rPr>
          <w:noProof/>
        </w:rPr>
        <w:t>. 2014;90(1), 5, 1-10.</w:t>
      </w:r>
    </w:p>
    <w:p w14:paraId="66173C87" w14:textId="77777777" w:rsidR="005244F2" w:rsidRPr="005244F2" w:rsidRDefault="005244F2" w:rsidP="005244F2">
      <w:pPr>
        <w:pStyle w:val="EndNoteBibliography"/>
        <w:ind w:left="720" w:hanging="720"/>
        <w:rPr>
          <w:noProof/>
        </w:rPr>
      </w:pPr>
      <w:r w:rsidRPr="005244F2">
        <w:rPr>
          <w:noProof/>
        </w:rPr>
        <w:t>54.</w:t>
      </w:r>
      <w:r w:rsidRPr="005244F2">
        <w:rPr>
          <w:noProof/>
        </w:rPr>
        <w:tab/>
        <w:t xml:space="preserve">Carone BR, Fauquier L, Habib N, et al. Paternally induced transgenerational environmental reprogramming of metabolic gene expression in mammals. </w:t>
      </w:r>
      <w:r w:rsidRPr="005244F2">
        <w:rPr>
          <w:i/>
          <w:noProof/>
        </w:rPr>
        <w:t>Cell</w:t>
      </w:r>
      <w:r w:rsidRPr="005244F2">
        <w:rPr>
          <w:noProof/>
        </w:rPr>
        <w:t>. 2010;143(7), 1084-1096.</w:t>
      </w:r>
    </w:p>
    <w:p w14:paraId="1CEDD55C" w14:textId="77777777" w:rsidR="005244F2" w:rsidRPr="005244F2" w:rsidRDefault="005244F2" w:rsidP="005244F2">
      <w:pPr>
        <w:pStyle w:val="EndNoteBibliography"/>
        <w:ind w:left="720" w:hanging="720"/>
        <w:rPr>
          <w:noProof/>
        </w:rPr>
      </w:pPr>
      <w:r w:rsidRPr="005244F2">
        <w:rPr>
          <w:noProof/>
        </w:rPr>
        <w:t>55.</w:t>
      </w:r>
      <w:r w:rsidRPr="005244F2">
        <w:rPr>
          <w:noProof/>
        </w:rPr>
        <w:tab/>
        <w:t xml:space="preserve">Ng S-F, Lin RCY, Laybutt DR, Barres R, Owens JA, Morris MJ. Chronic high-fat diet in fathers programs [bgr]-cell dysfunction in female rat offspring. </w:t>
      </w:r>
      <w:r w:rsidRPr="005244F2">
        <w:rPr>
          <w:i/>
          <w:noProof/>
        </w:rPr>
        <w:t>Nature</w:t>
      </w:r>
      <w:r w:rsidRPr="005244F2">
        <w:rPr>
          <w:noProof/>
        </w:rPr>
        <w:t>. 2010;467(7318), 963-966.</w:t>
      </w:r>
    </w:p>
    <w:p w14:paraId="311C6AA0" w14:textId="77777777" w:rsidR="005244F2" w:rsidRPr="005244F2" w:rsidRDefault="005244F2" w:rsidP="005244F2">
      <w:pPr>
        <w:pStyle w:val="EndNoteBibliography"/>
        <w:ind w:left="720" w:hanging="720"/>
        <w:rPr>
          <w:noProof/>
        </w:rPr>
      </w:pPr>
      <w:r w:rsidRPr="005244F2">
        <w:rPr>
          <w:noProof/>
        </w:rPr>
        <w:t>56.</w:t>
      </w:r>
      <w:r w:rsidRPr="005244F2">
        <w:rPr>
          <w:noProof/>
        </w:rPr>
        <w:tab/>
        <w:t xml:space="preserve">Öst A, Lempradl A, Casas E, et al. Paternal Diet Defines Offspring Chromatin State and Intergenerational Obesity. </w:t>
      </w:r>
      <w:r w:rsidRPr="005244F2">
        <w:rPr>
          <w:i/>
          <w:noProof/>
        </w:rPr>
        <w:t>Cell</w:t>
      </w:r>
      <w:r w:rsidRPr="005244F2">
        <w:rPr>
          <w:noProof/>
        </w:rPr>
        <w:t>. 2014;159(6), 1352-1364.</w:t>
      </w:r>
    </w:p>
    <w:p w14:paraId="0D5EE2F3" w14:textId="77777777" w:rsidR="005244F2" w:rsidRPr="005244F2" w:rsidRDefault="005244F2" w:rsidP="005244F2">
      <w:pPr>
        <w:pStyle w:val="EndNoteBibliography"/>
        <w:ind w:left="720" w:hanging="720"/>
        <w:rPr>
          <w:noProof/>
        </w:rPr>
      </w:pPr>
      <w:r w:rsidRPr="005244F2">
        <w:rPr>
          <w:noProof/>
        </w:rPr>
        <w:t>57.</w:t>
      </w:r>
      <w:r w:rsidRPr="005244F2">
        <w:rPr>
          <w:noProof/>
        </w:rPr>
        <w:tab/>
        <w:t xml:space="preserve">Lange UC, Schneider R. What an epigenome remembers. </w:t>
      </w:r>
      <w:r w:rsidRPr="005244F2">
        <w:rPr>
          <w:i/>
          <w:noProof/>
        </w:rPr>
        <w:t>BioEssays</w:t>
      </w:r>
      <w:r w:rsidRPr="005244F2">
        <w:rPr>
          <w:noProof/>
        </w:rPr>
        <w:t>. 2010;32(8), 659-668.</w:t>
      </w:r>
    </w:p>
    <w:p w14:paraId="1B42438F" w14:textId="77777777" w:rsidR="005244F2" w:rsidRPr="005244F2" w:rsidRDefault="005244F2" w:rsidP="005244F2">
      <w:pPr>
        <w:pStyle w:val="EndNoteBibliography"/>
        <w:ind w:left="720" w:hanging="720"/>
        <w:rPr>
          <w:noProof/>
        </w:rPr>
      </w:pPr>
      <w:r w:rsidRPr="005244F2">
        <w:rPr>
          <w:noProof/>
        </w:rPr>
        <w:t>58.</w:t>
      </w:r>
      <w:r w:rsidRPr="005244F2">
        <w:rPr>
          <w:noProof/>
        </w:rPr>
        <w:tab/>
        <w:t xml:space="preserve">Desai M, Jellyman JK, Ross MG. Epigenomics, gestational programming and risk of metabolic syndrome. </w:t>
      </w:r>
      <w:r w:rsidRPr="005244F2">
        <w:rPr>
          <w:i/>
          <w:noProof/>
        </w:rPr>
        <w:t>Int J Obes</w:t>
      </w:r>
      <w:r w:rsidRPr="005244F2">
        <w:rPr>
          <w:noProof/>
        </w:rPr>
        <w:t>. 2015;39(4), 633-641.</w:t>
      </w:r>
    </w:p>
    <w:p w14:paraId="5B2B0E20" w14:textId="77777777" w:rsidR="005244F2" w:rsidRPr="005244F2" w:rsidRDefault="005244F2" w:rsidP="005244F2">
      <w:pPr>
        <w:pStyle w:val="EndNoteBibliography"/>
        <w:ind w:left="720" w:hanging="720"/>
        <w:rPr>
          <w:noProof/>
        </w:rPr>
      </w:pPr>
      <w:r w:rsidRPr="005244F2">
        <w:rPr>
          <w:noProof/>
        </w:rPr>
        <w:t>59.</w:t>
      </w:r>
      <w:r w:rsidRPr="005244F2">
        <w:rPr>
          <w:noProof/>
        </w:rPr>
        <w:tab/>
        <w:t xml:space="preserve">Benyshek DC, Johnston CS, Martin JF. Glucose metabolism is altered in the adequately-nourished grand-offspring (F3 generation) of rats malnourished during gestation and perinatal life. </w:t>
      </w:r>
      <w:r w:rsidRPr="005244F2">
        <w:rPr>
          <w:i/>
          <w:noProof/>
        </w:rPr>
        <w:t>Diabetologia</w:t>
      </w:r>
      <w:r w:rsidRPr="005244F2">
        <w:rPr>
          <w:noProof/>
        </w:rPr>
        <w:t>. 2006;49(5), 1117-1119.</w:t>
      </w:r>
    </w:p>
    <w:p w14:paraId="65102AE7" w14:textId="77777777" w:rsidR="005244F2" w:rsidRPr="005244F2" w:rsidRDefault="005244F2" w:rsidP="005244F2">
      <w:pPr>
        <w:pStyle w:val="EndNoteBibliography"/>
        <w:ind w:left="720" w:hanging="720"/>
        <w:rPr>
          <w:noProof/>
        </w:rPr>
      </w:pPr>
      <w:r w:rsidRPr="005244F2">
        <w:rPr>
          <w:noProof/>
        </w:rPr>
        <w:t>60.</w:t>
      </w:r>
      <w:r w:rsidRPr="005244F2">
        <w:rPr>
          <w:noProof/>
        </w:rPr>
        <w:tab/>
        <w:t xml:space="preserve">Gregory AD, Tracy LB. Maternal High-Fat Diet Effects on Third-Generation Female Body Size via the Paternal Lineage. </w:t>
      </w:r>
      <w:r w:rsidRPr="005244F2">
        <w:rPr>
          <w:i/>
          <w:noProof/>
        </w:rPr>
        <w:t>Endocrinology</w:t>
      </w:r>
      <w:r w:rsidRPr="005244F2">
        <w:rPr>
          <w:noProof/>
        </w:rPr>
        <w:t>. 2011;152(6), 2228-2236.</w:t>
      </w:r>
    </w:p>
    <w:p w14:paraId="0B066021" w14:textId="77777777" w:rsidR="005244F2" w:rsidRPr="005244F2" w:rsidRDefault="005244F2" w:rsidP="005244F2">
      <w:pPr>
        <w:pStyle w:val="EndNoteBibliography"/>
        <w:ind w:left="720" w:hanging="720"/>
        <w:rPr>
          <w:noProof/>
        </w:rPr>
      </w:pPr>
      <w:r w:rsidRPr="005244F2">
        <w:rPr>
          <w:noProof/>
        </w:rPr>
        <w:t>61.</w:t>
      </w:r>
      <w:r w:rsidRPr="005244F2">
        <w:rPr>
          <w:noProof/>
        </w:rPr>
        <w:tab/>
        <w:t xml:space="preserve">Tobi EW, Lumey LH, Talens RP, et al. DNA methylation differences after exposure to prenatal famine are common and timing- and sex-specific. </w:t>
      </w:r>
      <w:r w:rsidRPr="005244F2">
        <w:rPr>
          <w:i/>
          <w:noProof/>
        </w:rPr>
        <w:t>Human Molecular Genetics</w:t>
      </w:r>
      <w:r w:rsidRPr="005244F2">
        <w:rPr>
          <w:noProof/>
        </w:rPr>
        <w:t>. 2009;18(21), 4046-4053.</w:t>
      </w:r>
    </w:p>
    <w:p w14:paraId="24AA44E1" w14:textId="77777777" w:rsidR="005244F2" w:rsidRPr="005244F2" w:rsidRDefault="005244F2" w:rsidP="005244F2">
      <w:pPr>
        <w:pStyle w:val="EndNoteBibliography"/>
        <w:ind w:left="720" w:hanging="720"/>
        <w:rPr>
          <w:noProof/>
        </w:rPr>
      </w:pPr>
      <w:r w:rsidRPr="005244F2">
        <w:rPr>
          <w:noProof/>
        </w:rPr>
        <w:t>62.</w:t>
      </w:r>
      <w:r w:rsidRPr="005244F2">
        <w:rPr>
          <w:noProof/>
        </w:rPr>
        <w:tab/>
        <w:t xml:space="preserve">Steegers-Theunissen RP, Obermann-Borst SA, Kremer D, et al. Periconceptional maternal folic acid use of 400 microg per day is related to increased methylation of the IGF2 gene in the very young child. </w:t>
      </w:r>
      <w:r w:rsidRPr="005244F2">
        <w:rPr>
          <w:i/>
          <w:noProof/>
        </w:rPr>
        <w:t>PLoSONE</w:t>
      </w:r>
      <w:r w:rsidRPr="005244F2">
        <w:rPr>
          <w:noProof/>
        </w:rPr>
        <w:t>. 2009;4(11), e7845.</w:t>
      </w:r>
    </w:p>
    <w:p w14:paraId="200221D6" w14:textId="77777777" w:rsidR="005244F2" w:rsidRPr="005244F2" w:rsidRDefault="005244F2" w:rsidP="005244F2">
      <w:pPr>
        <w:pStyle w:val="EndNoteBibliography"/>
        <w:ind w:left="720" w:hanging="720"/>
        <w:rPr>
          <w:noProof/>
        </w:rPr>
      </w:pPr>
      <w:r w:rsidRPr="005244F2">
        <w:rPr>
          <w:noProof/>
        </w:rPr>
        <w:t>63.</w:t>
      </w:r>
      <w:r w:rsidRPr="005244F2">
        <w:rPr>
          <w:noProof/>
        </w:rPr>
        <w:tab/>
        <w:t xml:space="preserve">Jacobsen SC, Brøns C, Bork-Jensen J, et al. Effects of short-term high-fat overfeeding on genome-wide DNA methylation in the skeletal muscle of healthy young men. </w:t>
      </w:r>
      <w:r w:rsidRPr="005244F2">
        <w:rPr>
          <w:i/>
          <w:noProof/>
        </w:rPr>
        <w:t>Diabetologia</w:t>
      </w:r>
      <w:r w:rsidRPr="005244F2">
        <w:rPr>
          <w:noProof/>
        </w:rPr>
        <w:t>. 2012;55(12), 3341-3349.</w:t>
      </w:r>
    </w:p>
    <w:p w14:paraId="76F53E18" w14:textId="77777777" w:rsidR="005244F2" w:rsidRPr="005244F2" w:rsidRDefault="005244F2" w:rsidP="005244F2">
      <w:pPr>
        <w:pStyle w:val="EndNoteBibliography"/>
        <w:ind w:left="720" w:hanging="720"/>
        <w:rPr>
          <w:noProof/>
        </w:rPr>
      </w:pPr>
      <w:r w:rsidRPr="005244F2">
        <w:rPr>
          <w:noProof/>
        </w:rPr>
        <w:t>64.</w:t>
      </w:r>
      <w:r w:rsidRPr="005244F2">
        <w:rPr>
          <w:noProof/>
        </w:rPr>
        <w:tab/>
        <w:t xml:space="preserve">Godfrey KM, Sheppard A, Gluckman PD, et al. Epigenetic gene promoter methylation at birth is associated with child's later adiposity. </w:t>
      </w:r>
      <w:r w:rsidRPr="005244F2">
        <w:rPr>
          <w:i/>
          <w:noProof/>
        </w:rPr>
        <w:t>Diabetes</w:t>
      </w:r>
      <w:r w:rsidRPr="005244F2">
        <w:rPr>
          <w:noProof/>
        </w:rPr>
        <w:t>. 2011;60(5), 1528-1534.</w:t>
      </w:r>
    </w:p>
    <w:p w14:paraId="74F702B7" w14:textId="77777777" w:rsidR="005244F2" w:rsidRPr="005244F2" w:rsidRDefault="005244F2" w:rsidP="005244F2">
      <w:pPr>
        <w:pStyle w:val="EndNoteBibliography"/>
        <w:ind w:left="720" w:hanging="720"/>
        <w:rPr>
          <w:noProof/>
        </w:rPr>
      </w:pPr>
      <w:r w:rsidRPr="005244F2">
        <w:rPr>
          <w:noProof/>
        </w:rPr>
        <w:t>65.</w:t>
      </w:r>
      <w:r w:rsidRPr="005244F2">
        <w:rPr>
          <w:noProof/>
        </w:rPr>
        <w:tab/>
        <w:t xml:space="preserve">Ollikainen M, Smith KR, Joo EJ-H, et al. DNA methylation analysis of multiple tissues from newborn twins reveals both genetic and intrauterine components to variation in the human neonatal epigenome. </w:t>
      </w:r>
      <w:r w:rsidRPr="005244F2">
        <w:rPr>
          <w:i/>
          <w:noProof/>
        </w:rPr>
        <w:t>Human Molecular Genetics</w:t>
      </w:r>
      <w:r w:rsidRPr="005244F2">
        <w:rPr>
          <w:noProof/>
        </w:rPr>
        <w:t>. 2010;19(21), 4176-4188.</w:t>
      </w:r>
    </w:p>
    <w:p w14:paraId="13EDD78F" w14:textId="77777777" w:rsidR="005244F2" w:rsidRPr="005244F2" w:rsidRDefault="005244F2" w:rsidP="005244F2">
      <w:pPr>
        <w:pStyle w:val="EndNoteBibliography"/>
        <w:ind w:left="720" w:hanging="720"/>
        <w:rPr>
          <w:noProof/>
        </w:rPr>
      </w:pPr>
      <w:r w:rsidRPr="005244F2">
        <w:rPr>
          <w:noProof/>
        </w:rPr>
        <w:t>66.</w:t>
      </w:r>
      <w:r w:rsidRPr="005244F2">
        <w:rPr>
          <w:noProof/>
        </w:rPr>
        <w:tab/>
        <w:t xml:space="preserve">Murphy SK, Huang Z, Hoyo C. Differentially methylated regions of imprinted genes in prenatal, perinatal and postnatal human tissues. </w:t>
      </w:r>
      <w:r w:rsidRPr="005244F2">
        <w:rPr>
          <w:i/>
          <w:noProof/>
        </w:rPr>
        <w:t>PLoS One</w:t>
      </w:r>
      <w:r w:rsidRPr="005244F2">
        <w:rPr>
          <w:noProof/>
        </w:rPr>
        <w:t>. 2012;7(7), e40924.</w:t>
      </w:r>
    </w:p>
    <w:p w14:paraId="2842D478" w14:textId="77777777" w:rsidR="005244F2" w:rsidRPr="005244F2" w:rsidRDefault="005244F2" w:rsidP="005244F2">
      <w:pPr>
        <w:pStyle w:val="EndNoteBibliography"/>
        <w:ind w:left="720" w:hanging="720"/>
        <w:rPr>
          <w:noProof/>
        </w:rPr>
      </w:pPr>
      <w:r w:rsidRPr="005244F2">
        <w:rPr>
          <w:noProof/>
        </w:rPr>
        <w:t>67.</w:t>
      </w:r>
      <w:r w:rsidRPr="005244F2">
        <w:rPr>
          <w:noProof/>
        </w:rPr>
        <w:tab/>
        <w:t xml:space="preserve">Talens RP, Boomsma DI, Tobi EW, et al. Variation, patterns, and temporal stability of DNA methylation: considerations for epigenetic epidemiology. </w:t>
      </w:r>
      <w:r w:rsidRPr="005244F2">
        <w:rPr>
          <w:i/>
          <w:noProof/>
        </w:rPr>
        <w:t>The FASEB Journal</w:t>
      </w:r>
      <w:r w:rsidRPr="005244F2">
        <w:rPr>
          <w:noProof/>
        </w:rPr>
        <w:t>. 2010;24(9), 3135-3144.</w:t>
      </w:r>
    </w:p>
    <w:p w14:paraId="555493FA" w14:textId="77777777" w:rsidR="005244F2" w:rsidRPr="005244F2" w:rsidRDefault="005244F2" w:rsidP="005244F2">
      <w:pPr>
        <w:pStyle w:val="EndNoteBibliography"/>
        <w:ind w:left="720" w:hanging="720"/>
        <w:rPr>
          <w:noProof/>
        </w:rPr>
      </w:pPr>
      <w:r w:rsidRPr="005244F2">
        <w:rPr>
          <w:noProof/>
        </w:rPr>
        <w:lastRenderedPageBreak/>
        <w:t>68.</w:t>
      </w:r>
      <w:r w:rsidRPr="005244F2">
        <w:rPr>
          <w:noProof/>
        </w:rPr>
        <w:tab/>
        <w:t xml:space="preserve">Burdge GC, Hanson MA, Slater-Jefferies JL, Lillycrop KA. Epigenetic regulation of transcription: a mechanism for inducing variations in phenotype (fetal programming) by differences in nutrition during early life? </w:t>
      </w:r>
      <w:r w:rsidRPr="005244F2">
        <w:rPr>
          <w:i/>
          <w:noProof/>
        </w:rPr>
        <w:t>BrJNutr</w:t>
      </w:r>
      <w:r w:rsidRPr="005244F2">
        <w:rPr>
          <w:noProof/>
        </w:rPr>
        <w:t>. 2007;97(6), 1036-1046.</w:t>
      </w:r>
    </w:p>
    <w:p w14:paraId="1021ECBE" w14:textId="77777777" w:rsidR="005244F2" w:rsidRPr="005244F2" w:rsidRDefault="005244F2" w:rsidP="005244F2">
      <w:pPr>
        <w:pStyle w:val="EndNoteBibliography"/>
        <w:ind w:left="720" w:hanging="720"/>
        <w:rPr>
          <w:noProof/>
        </w:rPr>
      </w:pPr>
      <w:r w:rsidRPr="005244F2">
        <w:rPr>
          <w:noProof/>
        </w:rPr>
        <w:t>69.</w:t>
      </w:r>
      <w:r w:rsidRPr="005244F2">
        <w:rPr>
          <w:noProof/>
        </w:rPr>
        <w:tab/>
        <w:t xml:space="preserve">Barres R, Yan J, Egan B, et al. Acute exercise remodels promoter methylation in human skeletal muscle. </w:t>
      </w:r>
      <w:r w:rsidRPr="005244F2">
        <w:rPr>
          <w:i/>
          <w:noProof/>
        </w:rPr>
        <w:t>Cell Metab</w:t>
      </w:r>
      <w:r w:rsidRPr="005244F2">
        <w:rPr>
          <w:noProof/>
        </w:rPr>
        <w:t>. 2012;15(3), 405-411.</w:t>
      </w:r>
    </w:p>
    <w:p w14:paraId="5029CC82" w14:textId="77777777" w:rsidR="005244F2" w:rsidRPr="005244F2" w:rsidRDefault="005244F2" w:rsidP="005244F2">
      <w:pPr>
        <w:pStyle w:val="EndNoteBibliography"/>
        <w:ind w:left="720" w:hanging="720"/>
        <w:rPr>
          <w:noProof/>
        </w:rPr>
      </w:pPr>
      <w:r w:rsidRPr="005244F2">
        <w:rPr>
          <w:noProof/>
        </w:rPr>
        <w:t>70.</w:t>
      </w:r>
      <w:r w:rsidRPr="005244F2">
        <w:rPr>
          <w:noProof/>
        </w:rPr>
        <w:tab/>
        <w:t xml:space="preserve">Wong CCY, Caspi A, Williams B, et al. A longitudinal study of epigenetic variation in twins. </w:t>
      </w:r>
      <w:r w:rsidRPr="005244F2">
        <w:rPr>
          <w:i/>
          <w:noProof/>
        </w:rPr>
        <w:t>Epigenetics</w:t>
      </w:r>
      <w:r w:rsidRPr="005244F2">
        <w:rPr>
          <w:noProof/>
        </w:rPr>
        <w:t>. 2010;5(6), 516-526.</w:t>
      </w:r>
    </w:p>
    <w:p w14:paraId="462684D3" w14:textId="77777777" w:rsidR="005244F2" w:rsidRPr="005244F2" w:rsidRDefault="005244F2" w:rsidP="005244F2">
      <w:pPr>
        <w:pStyle w:val="EndNoteBibliography"/>
        <w:ind w:left="720" w:hanging="720"/>
        <w:rPr>
          <w:noProof/>
        </w:rPr>
      </w:pPr>
      <w:r w:rsidRPr="005244F2">
        <w:rPr>
          <w:noProof/>
        </w:rPr>
        <w:t>71.</w:t>
      </w:r>
      <w:r w:rsidRPr="005244F2">
        <w:rPr>
          <w:noProof/>
        </w:rPr>
        <w:tab/>
        <w:t xml:space="preserve">Clarke-Harris R, Wilkin TJ, Hosking J, et al. PGC1α Promoter Methylation in Blood at 5–7 Years Predicts Adiposity From 9 to 14 Years (EarlyBird 50). </w:t>
      </w:r>
      <w:r w:rsidRPr="005244F2">
        <w:rPr>
          <w:i/>
          <w:noProof/>
        </w:rPr>
        <w:t>Diabetes</w:t>
      </w:r>
      <w:r w:rsidRPr="005244F2">
        <w:rPr>
          <w:noProof/>
        </w:rPr>
        <w:t>. 2014;63(7), 2528-2537.</w:t>
      </w:r>
    </w:p>
    <w:p w14:paraId="3E141F06" w14:textId="6E978718" w:rsidR="00A005F3" w:rsidRDefault="005C55ED">
      <w:r>
        <w:fldChar w:fldCharType="end"/>
      </w:r>
    </w:p>
    <w:p w14:paraId="57300242" w14:textId="77777777" w:rsidR="00A005F3" w:rsidRDefault="00A005F3"/>
    <w:p w14:paraId="1B4820AE" w14:textId="77777777" w:rsidR="005244F2" w:rsidRDefault="005244F2" w:rsidP="00A005F3">
      <w:pPr>
        <w:pStyle w:val="EndNoteBibliography"/>
        <w:ind w:left="720" w:hanging="720"/>
        <w:rPr>
          <w:noProof/>
        </w:rPr>
        <w:sectPr w:rsidR="005244F2" w:rsidSect="00672708">
          <w:pgSz w:w="11900" w:h="16840"/>
          <w:pgMar w:top="1418" w:right="1418" w:bottom="1418" w:left="1418" w:header="708" w:footer="708" w:gutter="0"/>
          <w:cols w:space="708"/>
          <w:docGrid w:linePitch="360"/>
        </w:sectPr>
      </w:pPr>
    </w:p>
    <w:p w14:paraId="38C4C649" w14:textId="1DC14A32" w:rsidR="00A005F3" w:rsidRPr="003C7BAE" w:rsidRDefault="00A005F3" w:rsidP="00A005F3">
      <w:pPr>
        <w:pStyle w:val="EndNoteBibliography"/>
        <w:ind w:left="720" w:hanging="720"/>
        <w:rPr>
          <w:noProof/>
        </w:rPr>
      </w:pPr>
    </w:p>
    <w:p w14:paraId="6FF7B06A" w14:textId="69381DE0" w:rsidR="00A005F3" w:rsidRPr="00A005F3" w:rsidRDefault="00A005F3" w:rsidP="00A005F3">
      <w:r w:rsidRPr="00A005F3">
        <w:rPr>
          <w:b/>
          <w:bCs/>
        </w:rPr>
        <w:t>Figure 1: DNA methylation and histone modifications</w:t>
      </w:r>
      <w:r w:rsidR="00F52212">
        <w:rPr>
          <w:b/>
          <w:bCs/>
        </w:rPr>
        <w:t xml:space="preserve"> </w:t>
      </w:r>
      <w:r w:rsidR="00F52212" w:rsidRPr="00DE0E7E">
        <w:rPr>
          <w:bCs/>
        </w:rPr>
        <w:t>are</w:t>
      </w:r>
      <w:r w:rsidR="00F52212" w:rsidRPr="00A005F3">
        <w:rPr>
          <w:b/>
          <w:bCs/>
        </w:rPr>
        <w:t xml:space="preserve"> </w:t>
      </w:r>
      <w:r w:rsidRPr="00A005F3">
        <w:t xml:space="preserve">two epigenetic modifications which determine the chromatin structure and the ability for genes to be transcribed. The processes interact and can lead to open chromatin and gene transcription or to closed chromatin and gene silencing. </w:t>
      </w:r>
      <w:r w:rsidR="00F52212">
        <w:t>DNMT – DNA methyltransferase</w:t>
      </w:r>
    </w:p>
    <w:p w14:paraId="67D385E6" w14:textId="77777777" w:rsidR="00A005F3" w:rsidRDefault="00A005F3"/>
    <w:p w14:paraId="1F931CEB" w14:textId="77777777" w:rsidR="005244F2" w:rsidRDefault="005244F2"/>
    <w:p w14:paraId="69C937E3" w14:textId="77777777" w:rsidR="005244F2" w:rsidRDefault="005244F2"/>
    <w:p w14:paraId="12083D88" w14:textId="77777777" w:rsidR="005244F2" w:rsidRDefault="005244F2"/>
    <w:p w14:paraId="612D4779" w14:textId="500FF8F4" w:rsidR="005244F2" w:rsidRDefault="005244F2">
      <w:pPr>
        <w:sectPr w:rsidR="005244F2" w:rsidSect="00672708">
          <w:pgSz w:w="11900" w:h="16840"/>
          <w:pgMar w:top="1418" w:right="1418" w:bottom="1418" w:left="1418" w:header="708" w:footer="708" w:gutter="0"/>
          <w:cols w:space="708"/>
          <w:docGrid w:linePitch="360"/>
        </w:sectPr>
      </w:pPr>
      <w:r w:rsidRPr="005244F2">
        <w:rPr>
          <w:noProof/>
          <w:lang w:eastAsia="en-GB"/>
        </w:rPr>
        <w:drawing>
          <wp:inline distT="0" distB="0" distL="0" distR="0" wp14:anchorId="53D61AF8" wp14:editId="2A00BD39">
            <wp:extent cx="5755640" cy="4316730"/>
            <wp:effectExtent l="0" t="0" r="1016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5640" cy="4316730"/>
                    </a:xfrm>
                    <a:prstGeom prst="rect">
                      <a:avLst/>
                    </a:prstGeom>
                    <a:noFill/>
                    <a:ln>
                      <a:noFill/>
                    </a:ln>
                  </pic:spPr>
                </pic:pic>
              </a:graphicData>
            </a:graphic>
          </wp:inline>
        </w:drawing>
      </w:r>
    </w:p>
    <w:p w14:paraId="643CB6BC" w14:textId="3909755D" w:rsidR="00A005F3" w:rsidRDefault="00A005F3" w:rsidP="00A005F3">
      <w:pPr>
        <w:rPr>
          <w:b/>
          <w:bCs/>
        </w:rPr>
      </w:pPr>
    </w:p>
    <w:p w14:paraId="083B34D9" w14:textId="4CA6698D" w:rsidR="00A005F3" w:rsidRDefault="00A005F3" w:rsidP="00A005F3">
      <w:pPr>
        <w:rPr>
          <w:b/>
          <w:bCs/>
        </w:rPr>
      </w:pPr>
    </w:p>
    <w:p w14:paraId="171A04C8" w14:textId="77777777" w:rsidR="00A005F3" w:rsidRDefault="00A005F3" w:rsidP="00A005F3">
      <w:pPr>
        <w:rPr>
          <w:b/>
          <w:bCs/>
        </w:rPr>
      </w:pPr>
    </w:p>
    <w:p w14:paraId="186710A6" w14:textId="2709782D" w:rsidR="00A005F3" w:rsidRPr="00A005F3" w:rsidRDefault="00A005F3" w:rsidP="00A005F3">
      <w:r w:rsidRPr="00A005F3">
        <w:rPr>
          <w:b/>
          <w:bCs/>
        </w:rPr>
        <w:t xml:space="preserve">Figure 2: Epigenetic biomarkers; </w:t>
      </w:r>
      <w:r w:rsidRPr="00A005F3">
        <w:t>detecting early life epigenetic biomarkers which are associated with disease risk could lead to stratified interventions and reduced susceptibly to chronic disease</w:t>
      </w:r>
      <w:r w:rsidR="00F52212">
        <w:t>. ncRNA – non-coding RNA</w:t>
      </w:r>
    </w:p>
    <w:p w14:paraId="48365A46" w14:textId="30DC197D" w:rsidR="00320F38" w:rsidRDefault="005244F2">
      <w:r w:rsidRPr="00A005F3">
        <w:rPr>
          <w:b/>
          <w:bCs/>
          <w:noProof/>
          <w:lang w:eastAsia="en-GB"/>
        </w:rPr>
        <w:drawing>
          <wp:anchor distT="0" distB="0" distL="114300" distR="114300" simplePos="0" relativeHeight="251658240" behindDoc="0" locked="0" layoutInCell="1" allowOverlap="1" wp14:anchorId="407C0D8E" wp14:editId="7BFF73BE">
            <wp:simplePos x="0" y="0"/>
            <wp:positionH relativeFrom="column">
              <wp:posOffset>-114300</wp:posOffset>
            </wp:positionH>
            <wp:positionV relativeFrom="paragraph">
              <wp:posOffset>387985</wp:posOffset>
            </wp:positionV>
            <wp:extent cx="5755640" cy="4316730"/>
            <wp:effectExtent l="0" t="0" r="1016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43167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sectPr w:rsidR="00320F38" w:rsidSect="00672708">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F9E15" w14:textId="77777777" w:rsidR="007B6416" w:rsidRDefault="007B6416" w:rsidP="00941E06">
      <w:r>
        <w:separator/>
      </w:r>
    </w:p>
  </w:endnote>
  <w:endnote w:type="continuationSeparator" w:id="0">
    <w:p w14:paraId="1C0DF05C" w14:textId="77777777" w:rsidR="007B6416" w:rsidRDefault="007B6416" w:rsidP="00941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7A543" w14:textId="77777777" w:rsidR="005244F2" w:rsidRDefault="005244F2" w:rsidP="00941E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40CA23" w14:textId="77777777" w:rsidR="005244F2" w:rsidRDefault="005244F2" w:rsidP="00DE0E7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C8DD8" w14:textId="77777777" w:rsidR="005244F2" w:rsidRDefault="005244F2" w:rsidP="00941E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10B4">
      <w:rPr>
        <w:rStyle w:val="PageNumber"/>
        <w:noProof/>
      </w:rPr>
      <w:t>1</w:t>
    </w:r>
    <w:r>
      <w:rPr>
        <w:rStyle w:val="PageNumber"/>
      </w:rPr>
      <w:fldChar w:fldCharType="end"/>
    </w:r>
  </w:p>
  <w:p w14:paraId="51FB41EA" w14:textId="77777777" w:rsidR="005244F2" w:rsidRDefault="005244F2" w:rsidP="00941E0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8FB363" w14:textId="77777777" w:rsidR="007B6416" w:rsidRDefault="007B6416" w:rsidP="00941E06">
      <w:r>
        <w:separator/>
      </w:r>
    </w:p>
  </w:footnote>
  <w:footnote w:type="continuationSeparator" w:id="0">
    <w:p w14:paraId="16DDCF9A" w14:textId="77777777" w:rsidR="007B6416" w:rsidRDefault="007B6416" w:rsidP="00941E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0EA0E" w14:textId="77777777" w:rsidR="005244F2" w:rsidRDefault="00A910B4">
    <w:pPr>
      <w:pStyle w:val="Header"/>
    </w:pPr>
    <w:sdt>
      <w:sdtPr>
        <w:id w:val="171999623"/>
        <w:placeholder>
          <w:docPart w:val="D78A4D7C283B534B91203902DA8E3E25"/>
        </w:placeholder>
        <w:temporary/>
        <w:showingPlcHdr/>
      </w:sdtPr>
      <w:sdtEndPr/>
      <w:sdtContent>
        <w:r w:rsidR="005244F2">
          <w:t>[Type text]</w:t>
        </w:r>
      </w:sdtContent>
    </w:sdt>
    <w:r w:rsidR="005244F2">
      <w:ptab w:relativeTo="margin" w:alignment="center" w:leader="none"/>
    </w:r>
    <w:sdt>
      <w:sdtPr>
        <w:id w:val="171999624"/>
        <w:placeholder>
          <w:docPart w:val="B7FE7843DBE9E24D895C9ADE756AF6C6"/>
        </w:placeholder>
        <w:temporary/>
        <w:showingPlcHdr/>
      </w:sdtPr>
      <w:sdtEndPr/>
      <w:sdtContent>
        <w:r w:rsidR="005244F2">
          <w:t>[Type text]</w:t>
        </w:r>
      </w:sdtContent>
    </w:sdt>
    <w:r w:rsidR="005244F2">
      <w:ptab w:relativeTo="margin" w:alignment="right" w:leader="none"/>
    </w:r>
    <w:sdt>
      <w:sdtPr>
        <w:id w:val="171999625"/>
        <w:placeholder>
          <w:docPart w:val="0BCE4758C7B2A44B85D747A2F8B0AA10"/>
        </w:placeholder>
        <w:temporary/>
        <w:showingPlcHdr/>
      </w:sdtPr>
      <w:sdtEndPr/>
      <w:sdtContent>
        <w:r w:rsidR="005244F2">
          <w:t>[Type text]</w:t>
        </w:r>
      </w:sdtContent>
    </w:sdt>
  </w:p>
  <w:p w14:paraId="69CED4C0" w14:textId="77777777" w:rsidR="005244F2" w:rsidRDefault="005244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9A0C4" w14:textId="0B9B2304" w:rsidR="005244F2" w:rsidRPr="0032513F" w:rsidRDefault="005244F2" w:rsidP="004844A2">
    <w:pPr>
      <w:pStyle w:val="Header"/>
      <w:rPr>
        <w:b/>
        <w:sz w:val="20"/>
        <w:szCs w:val="20"/>
      </w:rPr>
    </w:pPr>
    <w:r w:rsidRPr="0032513F">
      <w:rPr>
        <w:sz w:val="20"/>
        <w:szCs w:val="20"/>
      </w:rPr>
      <w:t xml:space="preserve">Godfrey </w:t>
    </w:r>
    <w:r w:rsidRPr="0032513F">
      <w:rPr>
        <w:i/>
        <w:sz w:val="20"/>
        <w:szCs w:val="20"/>
      </w:rPr>
      <w:t>et al</w:t>
    </w:r>
    <w:r w:rsidRPr="0032513F">
      <w:rPr>
        <w:sz w:val="20"/>
        <w:szCs w:val="20"/>
      </w:rPr>
      <w:t>.</w:t>
    </w:r>
    <w:r>
      <w:rPr>
        <w:i/>
        <w:sz w:val="20"/>
        <w:szCs w:val="20"/>
      </w:rPr>
      <w:t xml:space="preserve">                                                                                </w:t>
    </w:r>
    <w:r>
      <w:rPr>
        <w:b/>
        <w:sz w:val="20"/>
        <w:szCs w:val="20"/>
      </w:rPr>
      <w:t>Development, epigenetics and long-term health</w:t>
    </w:r>
  </w:p>
  <w:p w14:paraId="6D0E0FAF" w14:textId="4870CFF8" w:rsidR="005244F2" w:rsidRPr="00E22255" w:rsidRDefault="005244F2" w:rsidP="0032513F">
    <w:pPr>
      <w:rPr>
        <w:b/>
        <w:sz w:val="20"/>
        <w:szCs w:val="20"/>
      </w:rPr>
    </w:pPr>
    <w:r>
      <w:rPr>
        <w:b/>
        <w:sz w:val="20"/>
        <w:szCs w:val="20"/>
      </w:rPr>
      <w:t xml:space="preserve">                                                                                                              </w:t>
    </w:r>
  </w:p>
  <w:p w14:paraId="3872E246" w14:textId="62A8493A" w:rsidR="005244F2" w:rsidRPr="00E22255" w:rsidRDefault="005244F2" w:rsidP="00E222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DOHa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r50r906tz5f5e5zaf52d9uwefw0a55vavf&quot;&gt;Paula&amp;apos;s Endnote&lt;record-ids&gt;&lt;item&gt;58&lt;/item&gt;&lt;item&gt;72&lt;/item&gt;&lt;item&gt;77&lt;/item&gt;&lt;item&gt;138&lt;/item&gt;&lt;item&gt;139&lt;/item&gt;&lt;item&gt;258&lt;/item&gt;&lt;item&gt;264&lt;/item&gt;&lt;item&gt;362&lt;/item&gt;&lt;item&gt;410&lt;/item&gt;&lt;item&gt;418&lt;/item&gt;&lt;item&gt;635&lt;/item&gt;&lt;item&gt;651&lt;/item&gt;&lt;item&gt;692&lt;/item&gt;&lt;item&gt;700&lt;/item&gt;&lt;item&gt;717&lt;/item&gt;&lt;item&gt;879&lt;/item&gt;&lt;item&gt;1022&lt;/item&gt;&lt;item&gt;1114&lt;/item&gt;&lt;item&gt;1116&lt;/item&gt;&lt;item&gt;1117&lt;/item&gt;&lt;item&gt;1153&lt;/item&gt;&lt;item&gt;1270&lt;/item&gt;&lt;item&gt;1348&lt;/item&gt;&lt;item&gt;1354&lt;/item&gt;&lt;item&gt;1396&lt;/item&gt;&lt;item&gt;1476&lt;/item&gt;&lt;item&gt;1517&lt;/item&gt;&lt;item&gt;1572&lt;/item&gt;&lt;item&gt;1630&lt;/item&gt;&lt;item&gt;1731&lt;/item&gt;&lt;item&gt;1799&lt;/item&gt;&lt;item&gt;1825&lt;/item&gt;&lt;item&gt;1854&lt;/item&gt;&lt;item&gt;1940&lt;/item&gt;&lt;item&gt;2843&lt;/item&gt;&lt;item&gt;2954&lt;/item&gt;&lt;item&gt;3292&lt;/item&gt;&lt;item&gt;4709&lt;/item&gt;&lt;item&gt;4717&lt;/item&gt;&lt;item&gt;4718&lt;/item&gt;&lt;item&gt;4719&lt;/item&gt;&lt;item&gt;4720&lt;/item&gt;&lt;item&gt;4721&lt;/item&gt;&lt;item&gt;4724&lt;/item&gt;&lt;item&gt;4725&lt;/item&gt;&lt;item&gt;4726&lt;/item&gt;&lt;item&gt;4727&lt;/item&gt;&lt;item&gt;4730&lt;/item&gt;&lt;item&gt;4731&lt;/item&gt;&lt;item&gt;4732&lt;/item&gt;&lt;item&gt;4733&lt;/item&gt;&lt;item&gt;4734&lt;/item&gt;&lt;item&gt;4735&lt;/item&gt;&lt;item&gt;4736&lt;/item&gt;&lt;item&gt;4738&lt;/item&gt;&lt;item&gt;4739&lt;/item&gt;&lt;item&gt;4740&lt;/item&gt;&lt;item&gt;4741&lt;/item&gt;&lt;item&gt;4743&lt;/item&gt;&lt;item&gt;4745&lt;/item&gt;&lt;item&gt;4746&lt;/item&gt;&lt;item&gt;4747&lt;/item&gt;&lt;item&gt;4750&lt;/item&gt;&lt;item&gt;4751&lt;/item&gt;&lt;item&gt;4752&lt;/item&gt;&lt;item&gt;4753&lt;/item&gt;&lt;item&gt;4754&lt;/item&gt;&lt;item&gt;4755&lt;/item&gt;&lt;item&gt;4756&lt;/item&gt;&lt;item&gt;4757&lt;/item&gt;&lt;item&gt;4760&lt;/item&gt;&lt;/record-ids&gt;&lt;/item&gt;&lt;/Libraries&gt;"/>
  </w:docVars>
  <w:rsids>
    <w:rsidRoot w:val="005B5F90"/>
    <w:rsid w:val="00000F41"/>
    <w:rsid w:val="000161A8"/>
    <w:rsid w:val="000425B2"/>
    <w:rsid w:val="000522C5"/>
    <w:rsid w:val="000612EB"/>
    <w:rsid w:val="00085C92"/>
    <w:rsid w:val="00090CDC"/>
    <w:rsid w:val="000D0BCB"/>
    <w:rsid w:val="000E6BFC"/>
    <w:rsid w:val="000F0DD1"/>
    <w:rsid w:val="00100D14"/>
    <w:rsid w:val="00101F2B"/>
    <w:rsid w:val="00105FE3"/>
    <w:rsid w:val="00112EAC"/>
    <w:rsid w:val="00115720"/>
    <w:rsid w:val="00134583"/>
    <w:rsid w:val="0014030C"/>
    <w:rsid w:val="00141301"/>
    <w:rsid w:val="0019574E"/>
    <w:rsid w:val="001A429E"/>
    <w:rsid w:val="001B3872"/>
    <w:rsid w:val="001B447E"/>
    <w:rsid w:val="001B55F5"/>
    <w:rsid w:val="001D36D8"/>
    <w:rsid w:val="001D4E7F"/>
    <w:rsid w:val="00204BA7"/>
    <w:rsid w:val="00220C7B"/>
    <w:rsid w:val="00225214"/>
    <w:rsid w:val="00225222"/>
    <w:rsid w:val="00226433"/>
    <w:rsid w:val="00233459"/>
    <w:rsid w:val="00236179"/>
    <w:rsid w:val="00274A1D"/>
    <w:rsid w:val="00282C6F"/>
    <w:rsid w:val="00295CF2"/>
    <w:rsid w:val="002C26A4"/>
    <w:rsid w:val="002C5353"/>
    <w:rsid w:val="002C7EFC"/>
    <w:rsid w:val="002E5BE0"/>
    <w:rsid w:val="00301BB3"/>
    <w:rsid w:val="00304B09"/>
    <w:rsid w:val="00307E48"/>
    <w:rsid w:val="00315AE7"/>
    <w:rsid w:val="00320F38"/>
    <w:rsid w:val="0032513F"/>
    <w:rsid w:val="00337810"/>
    <w:rsid w:val="00341BF0"/>
    <w:rsid w:val="00346197"/>
    <w:rsid w:val="003618D3"/>
    <w:rsid w:val="00376DD7"/>
    <w:rsid w:val="0037795C"/>
    <w:rsid w:val="00380FE5"/>
    <w:rsid w:val="00394CFB"/>
    <w:rsid w:val="003B328E"/>
    <w:rsid w:val="003B5D98"/>
    <w:rsid w:val="003C7BAE"/>
    <w:rsid w:val="003E080E"/>
    <w:rsid w:val="003E187D"/>
    <w:rsid w:val="00434AA7"/>
    <w:rsid w:val="00437000"/>
    <w:rsid w:val="0044462E"/>
    <w:rsid w:val="0046003F"/>
    <w:rsid w:val="004735D8"/>
    <w:rsid w:val="00482437"/>
    <w:rsid w:val="004826DD"/>
    <w:rsid w:val="004839D1"/>
    <w:rsid w:val="004844A2"/>
    <w:rsid w:val="00487875"/>
    <w:rsid w:val="00487E6D"/>
    <w:rsid w:val="004D2A1C"/>
    <w:rsid w:val="00501A40"/>
    <w:rsid w:val="00522C6E"/>
    <w:rsid w:val="00522C8E"/>
    <w:rsid w:val="005244F2"/>
    <w:rsid w:val="00531078"/>
    <w:rsid w:val="00537C49"/>
    <w:rsid w:val="00540517"/>
    <w:rsid w:val="0055320A"/>
    <w:rsid w:val="00556976"/>
    <w:rsid w:val="00570EDC"/>
    <w:rsid w:val="00576C9D"/>
    <w:rsid w:val="0058788C"/>
    <w:rsid w:val="00596892"/>
    <w:rsid w:val="00596A06"/>
    <w:rsid w:val="005A0058"/>
    <w:rsid w:val="005A5C6C"/>
    <w:rsid w:val="005A787F"/>
    <w:rsid w:val="005B5F90"/>
    <w:rsid w:val="005C55ED"/>
    <w:rsid w:val="005D535A"/>
    <w:rsid w:val="005D6B2D"/>
    <w:rsid w:val="005E4E27"/>
    <w:rsid w:val="005E4FCB"/>
    <w:rsid w:val="0060398D"/>
    <w:rsid w:val="00603E67"/>
    <w:rsid w:val="00616F35"/>
    <w:rsid w:val="00627EFD"/>
    <w:rsid w:val="00643142"/>
    <w:rsid w:val="00645C5A"/>
    <w:rsid w:val="00650360"/>
    <w:rsid w:val="00657E0A"/>
    <w:rsid w:val="00670AF2"/>
    <w:rsid w:val="00670BDE"/>
    <w:rsid w:val="00672708"/>
    <w:rsid w:val="00676FA7"/>
    <w:rsid w:val="006977DF"/>
    <w:rsid w:val="006B53AB"/>
    <w:rsid w:val="006D5ED4"/>
    <w:rsid w:val="006E158E"/>
    <w:rsid w:val="006F65F7"/>
    <w:rsid w:val="007368A9"/>
    <w:rsid w:val="00744107"/>
    <w:rsid w:val="007528C9"/>
    <w:rsid w:val="0077631F"/>
    <w:rsid w:val="00794B9D"/>
    <w:rsid w:val="00797F95"/>
    <w:rsid w:val="007B2F7C"/>
    <w:rsid w:val="007B6416"/>
    <w:rsid w:val="007C3F1C"/>
    <w:rsid w:val="007D37FE"/>
    <w:rsid w:val="007E651D"/>
    <w:rsid w:val="007F7910"/>
    <w:rsid w:val="00806367"/>
    <w:rsid w:val="008070EC"/>
    <w:rsid w:val="00811B29"/>
    <w:rsid w:val="00817FF9"/>
    <w:rsid w:val="00827065"/>
    <w:rsid w:val="00852E1E"/>
    <w:rsid w:val="00866410"/>
    <w:rsid w:val="00892AAB"/>
    <w:rsid w:val="008A2827"/>
    <w:rsid w:val="008B3BA5"/>
    <w:rsid w:val="008C2AA6"/>
    <w:rsid w:val="008C44DC"/>
    <w:rsid w:val="008D0404"/>
    <w:rsid w:val="008D22A7"/>
    <w:rsid w:val="008E24A6"/>
    <w:rsid w:val="008E4E94"/>
    <w:rsid w:val="008E5537"/>
    <w:rsid w:val="00904E36"/>
    <w:rsid w:val="0092006F"/>
    <w:rsid w:val="009203B1"/>
    <w:rsid w:val="009215AD"/>
    <w:rsid w:val="00941E06"/>
    <w:rsid w:val="0095349D"/>
    <w:rsid w:val="00954422"/>
    <w:rsid w:val="00960314"/>
    <w:rsid w:val="00963E52"/>
    <w:rsid w:val="009905D4"/>
    <w:rsid w:val="00991785"/>
    <w:rsid w:val="009A39E2"/>
    <w:rsid w:val="009B1534"/>
    <w:rsid w:val="009B26F5"/>
    <w:rsid w:val="009B6E4B"/>
    <w:rsid w:val="009C2252"/>
    <w:rsid w:val="009F107E"/>
    <w:rsid w:val="00A005F3"/>
    <w:rsid w:val="00A0283B"/>
    <w:rsid w:val="00A04826"/>
    <w:rsid w:val="00A10A7A"/>
    <w:rsid w:val="00A15ED5"/>
    <w:rsid w:val="00A350E4"/>
    <w:rsid w:val="00A43B4A"/>
    <w:rsid w:val="00A518BD"/>
    <w:rsid w:val="00A52FA4"/>
    <w:rsid w:val="00A53C72"/>
    <w:rsid w:val="00A642DA"/>
    <w:rsid w:val="00A70AA0"/>
    <w:rsid w:val="00A74EDB"/>
    <w:rsid w:val="00A910B4"/>
    <w:rsid w:val="00AB2765"/>
    <w:rsid w:val="00AD0E3A"/>
    <w:rsid w:val="00AF2F12"/>
    <w:rsid w:val="00B00290"/>
    <w:rsid w:val="00B11C1C"/>
    <w:rsid w:val="00B16505"/>
    <w:rsid w:val="00B4368E"/>
    <w:rsid w:val="00B4455E"/>
    <w:rsid w:val="00B53DED"/>
    <w:rsid w:val="00B62BA8"/>
    <w:rsid w:val="00B62F25"/>
    <w:rsid w:val="00B73CE9"/>
    <w:rsid w:val="00B74821"/>
    <w:rsid w:val="00B77F8C"/>
    <w:rsid w:val="00B91A9E"/>
    <w:rsid w:val="00BA1A91"/>
    <w:rsid w:val="00BA5AAC"/>
    <w:rsid w:val="00BC6917"/>
    <w:rsid w:val="00BF0CA6"/>
    <w:rsid w:val="00BF674A"/>
    <w:rsid w:val="00C1027A"/>
    <w:rsid w:val="00C5116C"/>
    <w:rsid w:val="00C51C05"/>
    <w:rsid w:val="00C56468"/>
    <w:rsid w:val="00C607B1"/>
    <w:rsid w:val="00C61E40"/>
    <w:rsid w:val="00C85CA7"/>
    <w:rsid w:val="00C921A4"/>
    <w:rsid w:val="00C978D9"/>
    <w:rsid w:val="00CA316D"/>
    <w:rsid w:val="00CB0D7B"/>
    <w:rsid w:val="00CB236D"/>
    <w:rsid w:val="00CD0802"/>
    <w:rsid w:val="00CD71E9"/>
    <w:rsid w:val="00D0098F"/>
    <w:rsid w:val="00D00C59"/>
    <w:rsid w:val="00D240F2"/>
    <w:rsid w:val="00D440F3"/>
    <w:rsid w:val="00D451D1"/>
    <w:rsid w:val="00D504CF"/>
    <w:rsid w:val="00D52C0F"/>
    <w:rsid w:val="00D659CF"/>
    <w:rsid w:val="00D676C9"/>
    <w:rsid w:val="00D829ED"/>
    <w:rsid w:val="00D851BC"/>
    <w:rsid w:val="00DA1F48"/>
    <w:rsid w:val="00DD3159"/>
    <w:rsid w:val="00DD410B"/>
    <w:rsid w:val="00DD6295"/>
    <w:rsid w:val="00DE0E7E"/>
    <w:rsid w:val="00DF31EF"/>
    <w:rsid w:val="00DF5A9E"/>
    <w:rsid w:val="00E023EE"/>
    <w:rsid w:val="00E22255"/>
    <w:rsid w:val="00E24F93"/>
    <w:rsid w:val="00E26A14"/>
    <w:rsid w:val="00E2749B"/>
    <w:rsid w:val="00E66A0E"/>
    <w:rsid w:val="00E6769B"/>
    <w:rsid w:val="00E70541"/>
    <w:rsid w:val="00E93EC6"/>
    <w:rsid w:val="00E97164"/>
    <w:rsid w:val="00EC155F"/>
    <w:rsid w:val="00EC28DC"/>
    <w:rsid w:val="00ED73DE"/>
    <w:rsid w:val="00EE7F0E"/>
    <w:rsid w:val="00F01D6D"/>
    <w:rsid w:val="00F03F69"/>
    <w:rsid w:val="00F071B4"/>
    <w:rsid w:val="00F07386"/>
    <w:rsid w:val="00F121A6"/>
    <w:rsid w:val="00F12F67"/>
    <w:rsid w:val="00F174A0"/>
    <w:rsid w:val="00F43482"/>
    <w:rsid w:val="00F52212"/>
    <w:rsid w:val="00F61E24"/>
    <w:rsid w:val="00F71778"/>
    <w:rsid w:val="00F72CAB"/>
    <w:rsid w:val="00F76A9A"/>
    <w:rsid w:val="00F77EF7"/>
    <w:rsid w:val="00F80128"/>
    <w:rsid w:val="00F852F6"/>
    <w:rsid w:val="00F86691"/>
    <w:rsid w:val="00F95DD4"/>
    <w:rsid w:val="00FD0481"/>
    <w:rsid w:val="00FD153D"/>
    <w:rsid w:val="00FD24F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F8F2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8012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C55ED"/>
    <w:pPr>
      <w:jc w:val="center"/>
    </w:pPr>
    <w:rPr>
      <w:rFonts w:ascii="Cambria" w:hAnsi="Cambria"/>
      <w:lang w:val="en-US"/>
    </w:rPr>
  </w:style>
  <w:style w:type="paragraph" w:customStyle="1" w:styleId="EndNoteBibliography">
    <w:name w:val="EndNote Bibliography"/>
    <w:basedOn w:val="Normal"/>
    <w:rsid w:val="005C55ED"/>
    <w:rPr>
      <w:rFonts w:ascii="Cambria" w:hAnsi="Cambria"/>
      <w:lang w:val="en-US"/>
    </w:rPr>
  </w:style>
  <w:style w:type="paragraph" w:styleId="BalloonText">
    <w:name w:val="Balloon Text"/>
    <w:basedOn w:val="Normal"/>
    <w:link w:val="BalloonTextChar"/>
    <w:uiPriority w:val="99"/>
    <w:semiHidden/>
    <w:unhideWhenUsed/>
    <w:rsid w:val="00522C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2C6E"/>
    <w:rPr>
      <w:rFonts w:ascii="Lucida Grande" w:hAnsi="Lucida Grande" w:cs="Lucida Grande"/>
      <w:sz w:val="18"/>
      <w:szCs w:val="18"/>
    </w:rPr>
  </w:style>
  <w:style w:type="character" w:styleId="Hyperlink">
    <w:name w:val="Hyperlink"/>
    <w:basedOn w:val="DefaultParagraphFont"/>
    <w:unhideWhenUsed/>
    <w:rsid w:val="00B4455E"/>
    <w:rPr>
      <w:color w:val="0000FF"/>
      <w:u w:val="single"/>
    </w:rPr>
  </w:style>
  <w:style w:type="character" w:styleId="CommentReference">
    <w:name w:val="annotation reference"/>
    <w:basedOn w:val="DefaultParagraphFont"/>
    <w:uiPriority w:val="99"/>
    <w:semiHidden/>
    <w:unhideWhenUsed/>
    <w:rsid w:val="00ED73DE"/>
    <w:rPr>
      <w:sz w:val="18"/>
      <w:szCs w:val="18"/>
    </w:rPr>
  </w:style>
  <w:style w:type="paragraph" w:styleId="CommentText">
    <w:name w:val="annotation text"/>
    <w:basedOn w:val="Normal"/>
    <w:link w:val="CommentTextChar"/>
    <w:uiPriority w:val="99"/>
    <w:semiHidden/>
    <w:unhideWhenUsed/>
    <w:rsid w:val="00ED73DE"/>
  </w:style>
  <w:style w:type="character" w:customStyle="1" w:styleId="CommentTextChar">
    <w:name w:val="Comment Text Char"/>
    <w:basedOn w:val="DefaultParagraphFont"/>
    <w:link w:val="CommentText"/>
    <w:uiPriority w:val="99"/>
    <w:semiHidden/>
    <w:rsid w:val="00ED73DE"/>
  </w:style>
  <w:style w:type="paragraph" w:styleId="CommentSubject">
    <w:name w:val="annotation subject"/>
    <w:basedOn w:val="CommentText"/>
    <w:next w:val="CommentText"/>
    <w:link w:val="CommentSubjectChar"/>
    <w:uiPriority w:val="99"/>
    <w:semiHidden/>
    <w:unhideWhenUsed/>
    <w:rsid w:val="00ED73DE"/>
    <w:rPr>
      <w:b/>
      <w:bCs/>
      <w:sz w:val="20"/>
      <w:szCs w:val="20"/>
    </w:rPr>
  </w:style>
  <w:style w:type="character" w:customStyle="1" w:styleId="CommentSubjectChar">
    <w:name w:val="Comment Subject Char"/>
    <w:basedOn w:val="CommentTextChar"/>
    <w:link w:val="CommentSubject"/>
    <w:uiPriority w:val="99"/>
    <w:semiHidden/>
    <w:rsid w:val="00ED73DE"/>
    <w:rPr>
      <w:b/>
      <w:bCs/>
      <w:sz w:val="20"/>
      <w:szCs w:val="20"/>
    </w:rPr>
  </w:style>
  <w:style w:type="character" w:styleId="FollowedHyperlink">
    <w:name w:val="FollowedHyperlink"/>
    <w:basedOn w:val="DefaultParagraphFont"/>
    <w:uiPriority w:val="99"/>
    <w:semiHidden/>
    <w:unhideWhenUsed/>
    <w:rsid w:val="00C607B1"/>
    <w:rPr>
      <w:color w:val="800080" w:themeColor="followedHyperlink"/>
      <w:u w:val="single"/>
    </w:rPr>
  </w:style>
  <w:style w:type="character" w:customStyle="1" w:styleId="st1">
    <w:name w:val="st1"/>
    <w:basedOn w:val="DefaultParagraphFont"/>
    <w:rsid w:val="00D440F3"/>
  </w:style>
  <w:style w:type="paragraph" w:styleId="Revision">
    <w:name w:val="Revision"/>
    <w:hidden/>
    <w:uiPriority w:val="99"/>
    <w:semiHidden/>
    <w:rsid w:val="00B91A9E"/>
  </w:style>
  <w:style w:type="paragraph" w:styleId="Footer">
    <w:name w:val="footer"/>
    <w:basedOn w:val="Normal"/>
    <w:link w:val="FooterChar"/>
    <w:uiPriority w:val="99"/>
    <w:unhideWhenUsed/>
    <w:rsid w:val="00941E06"/>
    <w:pPr>
      <w:tabs>
        <w:tab w:val="center" w:pos="4320"/>
        <w:tab w:val="right" w:pos="8640"/>
      </w:tabs>
    </w:pPr>
  </w:style>
  <w:style w:type="character" w:customStyle="1" w:styleId="FooterChar">
    <w:name w:val="Footer Char"/>
    <w:basedOn w:val="DefaultParagraphFont"/>
    <w:link w:val="Footer"/>
    <w:uiPriority w:val="99"/>
    <w:rsid w:val="00941E06"/>
  </w:style>
  <w:style w:type="character" w:styleId="PageNumber">
    <w:name w:val="page number"/>
    <w:basedOn w:val="DefaultParagraphFont"/>
    <w:uiPriority w:val="99"/>
    <w:semiHidden/>
    <w:unhideWhenUsed/>
    <w:rsid w:val="00941E06"/>
  </w:style>
  <w:style w:type="paragraph" w:styleId="Header">
    <w:name w:val="header"/>
    <w:basedOn w:val="Normal"/>
    <w:link w:val="HeaderChar"/>
    <w:uiPriority w:val="99"/>
    <w:unhideWhenUsed/>
    <w:rsid w:val="00E22255"/>
    <w:pPr>
      <w:tabs>
        <w:tab w:val="center" w:pos="4320"/>
        <w:tab w:val="right" w:pos="8640"/>
      </w:tabs>
    </w:pPr>
  </w:style>
  <w:style w:type="character" w:customStyle="1" w:styleId="HeaderChar">
    <w:name w:val="Header Char"/>
    <w:basedOn w:val="DefaultParagraphFont"/>
    <w:link w:val="Header"/>
    <w:uiPriority w:val="99"/>
    <w:rsid w:val="00E22255"/>
  </w:style>
  <w:style w:type="paragraph" w:styleId="NoSpacing">
    <w:name w:val="No Spacing"/>
    <w:link w:val="NoSpacingChar"/>
    <w:qFormat/>
    <w:rsid w:val="00E22255"/>
    <w:rPr>
      <w:rFonts w:ascii="PMingLiU" w:hAnsi="PMingLiU"/>
      <w:sz w:val="22"/>
      <w:szCs w:val="22"/>
      <w:lang w:val="en-US"/>
    </w:rPr>
  </w:style>
  <w:style w:type="character" w:customStyle="1" w:styleId="NoSpacingChar">
    <w:name w:val="No Spacing Char"/>
    <w:basedOn w:val="DefaultParagraphFont"/>
    <w:link w:val="NoSpacing"/>
    <w:rsid w:val="00E22255"/>
    <w:rPr>
      <w:rFonts w:ascii="PMingLiU" w:hAnsi="PMingLiU"/>
      <w:sz w:val="22"/>
      <w:szCs w:val="22"/>
      <w:lang w:val="en-US"/>
    </w:rPr>
  </w:style>
  <w:style w:type="paragraph" w:customStyle="1" w:styleId="Default">
    <w:name w:val="Default"/>
    <w:rsid w:val="004844A2"/>
    <w:pPr>
      <w:widowControl w:val="0"/>
      <w:autoSpaceDE w:val="0"/>
      <w:autoSpaceDN w:val="0"/>
      <w:adjustRightInd w:val="0"/>
    </w:pPr>
    <w:rPr>
      <w:rFonts w:ascii="Arial" w:hAnsi="Arial" w:cs="Arial"/>
      <w:color w:val="000000"/>
      <w:lang w:val="en-US"/>
    </w:rPr>
  </w:style>
  <w:style w:type="character" w:customStyle="1" w:styleId="Heading1Char">
    <w:name w:val="Heading 1 Char"/>
    <w:basedOn w:val="DefaultParagraphFont"/>
    <w:link w:val="Heading1"/>
    <w:uiPriority w:val="9"/>
    <w:rsid w:val="00F80128"/>
    <w:rPr>
      <w:rFonts w:ascii="Times" w:hAnsi="Times"/>
      <w:b/>
      <w:bCs/>
      <w:kern w:val="36"/>
      <w:sz w:val="48"/>
      <w:szCs w:val="48"/>
    </w:rPr>
  </w:style>
  <w:style w:type="character" w:customStyle="1" w:styleId="author">
    <w:name w:val="author"/>
    <w:basedOn w:val="DefaultParagraphFont"/>
    <w:rsid w:val="00F80128"/>
  </w:style>
  <w:style w:type="character" w:customStyle="1" w:styleId="authorname">
    <w:name w:val="authorname"/>
    <w:basedOn w:val="DefaultParagraphFont"/>
    <w:rsid w:val="00F80128"/>
  </w:style>
  <w:style w:type="character" w:customStyle="1" w:styleId="contacticon">
    <w:name w:val="contacticon"/>
    <w:basedOn w:val="DefaultParagraphFont"/>
    <w:rsid w:val="00F801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8012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C55ED"/>
    <w:pPr>
      <w:jc w:val="center"/>
    </w:pPr>
    <w:rPr>
      <w:rFonts w:ascii="Cambria" w:hAnsi="Cambria"/>
      <w:lang w:val="en-US"/>
    </w:rPr>
  </w:style>
  <w:style w:type="paragraph" w:customStyle="1" w:styleId="EndNoteBibliography">
    <w:name w:val="EndNote Bibliography"/>
    <w:basedOn w:val="Normal"/>
    <w:rsid w:val="005C55ED"/>
    <w:rPr>
      <w:rFonts w:ascii="Cambria" w:hAnsi="Cambria"/>
      <w:lang w:val="en-US"/>
    </w:rPr>
  </w:style>
  <w:style w:type="paragraph" w:styleId="BalloonText">
    <w:name w:val="Balloon Text"/>
    <w:basedOn w:val="Normal"/>
    <w:link w:val="BalloonTextChar"/>
    <w:uiPriority w:val="99"/>
    <w:semiHidden/>
    <w:unhideWhenUsed/>
    <w:rsid w:val="00522C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2C6E"/>
    <w:rPr>
      <w:rFonts w:ascii="Lucida Grande" w:hAnsi="Lucida Grande" w:cs="Lucida Grande"/>
      <w:sz w:val="18"/>
      <w:szCs w:val="18"/>
    </w:rPr>
  </w:style>
  <w:style w:type="character" w:styleId="Hyperlink">
    <w:name w:val="Hyperlink"/>
    <w:basedOn w:val="DefaultParagraphFont"/>
    <w:unhideWhenUsed/>
    <w:rsid w:val="00B4455E"/>
    <w:rPr>
      <w:color w:val="0000FF"/>
      <w:u w:val="single"/>
    </w:rPr>
  </w:style>
  <w:style w:type="character" w:styleId="CommentReference">
    <w:name w:val="annotation reference"/>
    <w:basedOn w:val="DefaultParagraphFont"/>
    <w:uiPriority w:val="99"/>
    <w:semiHidden/>
    <w:unhideWhenUsed/>
    <w:rsid w:val="00ED73DE"/>
    <w:rPr>
      <w:sz w:val="18"/>
      <w:szCs w:val="18"/>
    </w:rPr>
  </w:style>
  <w:style w:type="paragraph" w:styleId="CommentText">
    <w:name w:val="annotation text"/>
    <w:basedOn w:val="Normal"/>
    <w:link w:val="CommentTextChar"/>
    <w:uiPriority w:val="99"/>
    <w:semiHidden/>
    <w:unhideWhenUsed/>
    <w:rsid w:val="00ED73DE"/>
  </w:style>
  <w:style w:type="character" w:customStyle="1" w:styleId="CommentTextChar">
    <w:name w:val="Comment Text Char"/>
    <w:basedOn w:val="DefaultParagraphFont"/>
    <w:link w:val="CommentText"/>
    <w:uiPriority w:val="99"/>
    <w:semiHidden/>
    <w:rsid w:val="00ED73DE"/>
  </w:style>
  <w:style w:type="paragraph" w:styleId="CommentSubject">
    <w:name w:val="annotation subject"/>
    <w:basedOn w:val="CommentText"/>
    <w:next w:val="CommentText"/>
    <w:link w:val="CommentSubjectChar"/>
    <w:uiPriority w:val="99"/>
    <w:semiHidden/>
    <w:unhideWhenUsed/>
    <w:rsid w:val="00ED73DE"/>
    <w:rPr>
      <w:b/>
      <w:bCs/>
      <w:sz w:val="20"/>
      <w:szCs w:val="20"/>
    </w:rPr>
  </w:style>
  <w:style w:type="character" w:customStyle="1" w:styleId="CommentSubjectChar">
    <w:name w:val="Comment Subject Char"/>
    <w:basedOn w:val="CommentTextChar"/>
    <w:link w:val="CommentSubject"/>
    <w:uiPriority w:val="99"/>
    <w:semiHidden/>
    <w:rsid w:val="00ED73DE"/>
    <w:rPr>
      <w:b/>
      <w:bCs/>
      <w:sz w:val="20"/>
      <w:szCs w:val="20"/>
    </w:rPr>
  </w:style>
  <w:style w:type="character" w:styleId="FollowedHyperlink">
    <w:name w:val="FollowedHyperlink"/>
    <w:basedOn w:val="DefaultParagraphFont"/>
    <w:uiPriority w:val="99"/>
    <w:semiHidden/>
    <w:unhideWhenUsed/>
    <w:rsid w:val="00C607B1"/>
    <w:rPr>
      <w:color w:val="800080" w:themeColor="followedHyperlink"/>
      <w:u w:val="single"/>
    </w:rPr>
  </w:style>
  <w:style w:type="character" w:customStyle="1" w:styleId="st1">
    <w:name w:val="st1"/>
    <w:basedOn w:val="DefaultParagraphFont"/>
    <w:rsid w:val="00D440F3"/>
  </w:style>
  <w:style w:type="paragraph" w:styleId="Revision">
    <w:name w:val="Revision"/>
    <w:hidden/>
    <w:uiPriority w:val="99"/>
    <w:semiHidden/>
    <w:rsid w:val="00B91A9E"/>
  </w:style>
  <w:style w:type="paragraph" w:styleId="Footer">
    <w:name w:val="footer"/>
    <w:basedOn w:val="Normal"/>
    <w:link w:val="FooterChar"/>
    <w:uiPriority w:val="99"/>
    <w:unhideWhenUsed/>
    <w:rsid w:val="00941E06"/>
    <w:pPr>
      <w:tabs>
        <w:tab w:val="center" w:pos="4320"/>
        <w:tab w:val="right" w:pos="8640"/>
      </w:tabs>
    </w:pPr>
  </w:style>
  <w:style w:type="character" w:customStyle="1" w:styleId="FooterChar">
    <w:name w:val="Footer Char"/>
    <w:basedOn w:val="DefaultParagraphFont"/>
    <w:link w:val="Footer"/>
    <w:uiPriority w:val="99"/>
    <w:rsid w:val="00941E06"/>
  </w:style>
  <w:style w:type="character" w:styleId="PageNumber">
    <w:name w:val="page number"/>
    <w:basedOn w:val="DefaultParagraphFont"/>
    <w:uiPriority w:val="99"/>
    <w:semiHidden/>
    <w:unhideWhenUsed/>
    <w:rsid w:val="00941E06"/>
  </w:style>
  <w:style w:type="paragraph" w:styleId="Header">
    <w:name w:val="header"/>
    <w:basedOn w:val="Normal"/>
    <w:link w:val="HeaderChar"/>
    <w:uiPriority w:val="99"/>
    <w:unhideWhenUsed/>
    <w:rsid w:val="00E22255"/>
    <w:pPr>
      <w:tabs>
        <w:tab w:val="center" w:pos="4320"/>
        <w:tab w:val="right" w:pos="8640"/>
      </w:tabs>
    </w:pPr>
  </w:style>
  <w:style w:type="character" w:customStyle="1" w:styleId="HeaderChar">
    <w:name w:val="Header Char"/>
    <w:basedOn w:val="DefaultParagraphFont"/>
    <w:link w:val="Header"/>
    <w:uiPriority w:val="99"/>
    <w:rsid w:val="00E22255"/>
  </w:style>
  <w:style w:type="paragraph" w:styleId="NoSpacing">
    <w:name w:val="No Spacing"/>
    <w:link w:val="NoSpacingChar"/>
    <w:qFormat/>
    <w:rsid w:val="00E22255"/>
    <w:rPr>
      <w:rFonts w:ascii="PMingLiU" w:hAnsi="PMingLiU"/>
      <w:sz w:val="22"/>
      <w:szCs w:val="22"/>
      <w:lang w:val="en-US"/>
    </w:rPr>
  </w:style>
  <w:style w:type="character" w:customStyle="1" w:styleId="NoSpacingChar">
    <w:name w:val="No Spacing Char"/>
    <w:basedOn w:val="DefaultParagraphFont"/>
    <w:link w:val="NoSpacing"/>
    <w:rsid w:val="00E22255"/>
    <w:rPr>
      <w:rFonts w:ascii="PMingLiU" w:hAnsi="PMingLiU"/>
      <w:sz w:val="22"/>
      <w:szCs w:val="22"/>
      <w:lang w:val="en-US"/>
    </w:rPr>
  </w:style>
  <w:style w:type="paragraph" w:customStyle="1" w:styleId="Default">
    <w:name w:val="Default"/>
    <w:rsid w:val="004844A2"/>
    <w:pPr>
      <w:widowControl w:val="0"/>
      <w:autoSpaceDE w:val="0"/>
      <w:autoSpaceDN w:val="0"/>
      <w:adjustRightInd w:val="0"/>
    </w:pPr>
    <w:rPr>
      <w:rFonts w:ascii="Arial" w:hAnsi="Arial" w:cs="Arial"/>
      <w:color w:val="000000"/>
      <w:lang w:val="en-US"/>
    </w:rPr>
  </w:style>
  <w:style w:type="character" w:customStyle="1" w:styleId="Heading1Char">
    <w:name w:val="Heading 1 Char"/>
    <w:basedOn w:val="DefaultParagraphFont"/>
    <w:link w:val="Heading1"/>
    <w:uiPriority w:val="9"/>
    <w:rsid w:val="00F80128"/>
    <w:rPr>
      <w:rFonts w:ascii="Times" w:hAnsi="Times"/>
      <w:b/>
      <w:bCs/>
      <w:kern w:val="36"/>
      <w:sz w:val="48"/>
      <w:szCs w:val="48"/>
    </w:rPr>
  </w:style>
  <w:style w:type="character" w:customStyle="1" w:styleId="author">
    <w:name w:val="author"/>
    <w:basedOn w:val="DefaultParagraphFont"/>
    <w:rsid w:val="00F80128"/>
  </w:style>
  <w:style w:type="character" w:customStyle="1" w:styleId="authorname">
    <w:name w:val="authorname"/>
    <w:basedOn w:val="DefaultParagraphFont"/>
    <w:rsid w:val="00F80128"/>
  </w:style>
  <w:style w:type="character" w:customStyle="1" w:styleId="contacticon">
    <w:name w:val="contacticon"/>
    <w:basedOn w:val="DefaultParagraphFont"/>
    <w:rsid w:val="00F801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861254">
      <w:bodyDiv w:val="1"/>
      <w:marLeft w:val="0"/>
      <w:marRight w:val="0"/>
      <w:marTop w:val="0"/>
      <w:marBottom w:val="0"/>
      <w:divBdr>
        <w:top w:val="none" w:sz="0" w:space="0" w:color="auto"/>
        <w:left w:val="none" w:sz="0" w:space="0" w:color="auto"/>
        <w:bottom w:val="none" w:sz="0" w:space="0" w:color="auto"/>
        <w:right w:val="none" w:sz="0" w:space="0" w:color="auto"/>
      </w:divBdr>
    </w:div>
    <w:div w:id="1449082440">
      <w:bodyDiv w:val="1"/>
      <w:marLeft w:val="0"/>
      <w:marRight w:val="0"/>
      <w:marTop w:val="0"/>
      <w:marBottom w:val="0"/>
      <w:divBdr>
        <w:top w:val="none" w:sz="0" w:space="0" w:color="auto"/>
        <w:left w:val="none" w:sz="0" w:space="0" w:color="auto"/>
        <w:bottom w:val="none" w:sz="0" w:space="0" w:color="auto"/>
        <w:right w:val="none" w:sz="0" w:space="0" w:color="auto"/>
      </w:divBdr>
    </w:div>
    <w:div w:id="1525897705">
      <w:bodyDiv w:val="1"/>
      <w:marLeft w:val="0"/>
      <w:marRight w:val="0"/>
      <w:marTop w:val="0"/>
      <w:marBottom w:val="0"/>
      <w:divBdr>
        <w:top w:val="none" w:sz="0" w:space="0" w:color="auto"/>
        <w:left w:val="none" w:sz="0" w:space="0" w:color="auto"/>
        <w:bottom w:val="none" w:sz="0" w:space="0" w:color="auto"/>
        <w:right w:val="none" w:sz="0" w:space="0" w:color="auto"/>
      </w:divBdr>
      <w:divsChild>
        <w:div w:id="292096918">
          <w:marLeft w:val="0"/>
          <w:marRight w:val="0"/>
          <w:marTop w:val="0"/>
          <w:marBottom w:val="0"/>
          <w:divBdr>
            <w:top w:val="none" w:sz="0" w:space="0" w:color="auto"/>
            <w:left w:val="none" w:sz="0" w:space="0" w:color="auto"/>
            <w:bottom w:val="none" w:sz="0" w:space="0" w:color="auto"/>
            <w:right w:val="none" w:sz="0" w:space="0" w:color="auto"/>
          </w:divBdr>
        </w:div>
        <w:div w:id="1428498751">
          <w:marLeft w:val="0"/>
          <w:marRight w:val="0"/>
          <w:marTop w:val="0"/>
          <w:marBottom w:val="0"/>
          <w:divBdr>
            <w:top w:val="none" w:sz="0" w:space="0" w:color="auto"/>
            <w:left w:val="none" w:sz="0" w:space="0" w:color="auto"/>
            <w:bottom w:val="none" w:sz="0" w:space="0" w:color="auto"/>
            <w:right w:val="none" w:sz="0" w:space="0" w:color="auto"/>
          </w:divBdr>
          <w:divsChild>
            <w:div w:id="209153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909445">
      <w:bodyDiv w:val="1"/>
      <w:marLeft w:val="0"/>
      <w:marRight w:val="0"/>
      <w:marTop w:val="0"/>
      <w:marBottom w:val="0"/>
      <w:divBdr>
        <w:top w:val="none" w:sz="0" w:space="0" w:color="auto"/>
        <w:left w:val="none" w:sz="0" w:space="0" w:color="auto"/>
        <w:bottom w:val="none" w:sz="0" w:space="0" w:color="auto"/>
        <w:right w:val="none" w:sz="0" w:space="0" w:color="auto"/>
      </w:divBdr>
    </w:div>
    <w:div w:id="1964001731">
      <w:bodyDiv w:val="1"/>
      <w:marLeft w:val="0"/>
      <w:marRight w:val="0"/>
      <w:marTop w:val="0"/>
      <w:marBottom w:val="0"/>
      <w:divBdr>
        <w:top w:val="none" w:sz="0" w:space="0" w:color="auto"/>
        <w:left w:val="none" w:sz="0" w:space="0" w:color="auto"/>
        <w:bottom w:val="none" w:sz="0" w:space="0" w:color="auto"/>
        <w:right w:val="none" w:sz="0" w:space="0" w:color="auto"/>
      </w:divBdr>
    </w:div>
    <w:div w:id="20201582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g@mrc.soton.ac.uk" TargetMode="External"/><Relationship Id="rId13"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78A4D7C283B534B91203902DA8E3E25"/>
        <w:category>
          <w:name w:val="General"/>
          <w:gallery w:val="placeholder"/>
        </w:category>
        <w:types>
          <w:type w:val="bbPlcHdr"/>
        </w:types>
        <w:behaviors>
          <w:behavior w:val="content"/>
        </w:behaviors>
        <w:guid w:val="{5F0B33CE-AE34-BC45-A6D5-A2084CB551BC}"/>
      </w:docPartPr>
      <w:docPartBody>
        <w:p w:rsidR="00C638B7" w:rsidRDefault="00C638B7" w:rsidP="00C638B7">
          <w:pPr>
            <w:pStyle w:val="D78A4D7C283B534B91203902DA8E3E25"/>
          </w:pPr>
          <w:r>
            <w:t>[Type text]</w:t>
          </w:r>
        </w:p>
      </w:docPartBody>
    </w:docPart>
    <w:docPart>
      <w:docPartPr>
        <w:name w:val="B7FE7843DBE9E24D895C9ADE756AF6C6"/>
        <w:category>
          <w:name w:val="General"/>
          <w:gallery w:val="placeholder"/>
        </w:category>
        <w:types>
          <w:type w:val="bbPlcHdr"/>
        </w:types>
        <w:behaviors>
          <w:behavior w:val="content"/>
        </w:behaviors>
        <w:guid w:val="{FFD2F133-ADE0-484D-8E89-C9C863E456E0}"/>
      </w:docPartPr>
      <w:docPartBody>
        <w:p w:rsidR="00C638B7" w:rsidRDefault="00C638B7" w:rsidP="00C638B7">
          <w:pPr>
            <w:pStyle w:val="B7FE7843DBE9E24D895C9ADE756AF6C6"/>
          </w:pPr>
          <w:r>
            <w:t>[Type text]</w:t>
          </w:r>
        </w:p>
      </w:docPartBody>
    </w:docPart>
    <w:docPart>
      <w:docPartPr>
        <w:name w:val="0BCE4758C7B2A44B85D747A2F8B0AA10"/>
        <w:category>
          <w:name w:val="General"/>
          <w:gallery w:val="placeholder"/>
        </w:category>
        <w:types>
          <w:type w:val="bbPlcHdr"/>
        </w:types>
        <w:behaviors>
          <w:behavior w:val="content"/>
        </w:behaviors>
        <w:guid w:val="{1038DEC8-0449-0442-81C7-14369FF6369D}"/>
      </w:docPartPr>
      <w:docPartBody>
        <w:p w:rsidR="00C638B7" w:rsidRDefault="00C638B7" w:rsidP="00C638B7">
          <w:pPr>
            <w:pStyle w:val="0BCE4758C7B2A44B85D747A2F8B0AA1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8B7"/>
    <w:rsid w:val="001A2AC8"/>
    <w:rsid w:val="00381794"/>
    <w:rsid w:val="004A4992"/>
    <w:rsid w:val="0069609D"/>
    <w:rsid w:val="00C449C8"/>
    <w:rsid w:val="00C638B7"/>
    <w:rsid w:val="00C9427F"/>
    <w:rsid w:val="00CD28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FDFCCBFFCDCB44B847F5A0764EA3862">
    <w:name w:val="CFDFCCBFFCDCB44B847F5A0764EA3862"/>
    <w:rsid w:val="00C638B7"/>
  </w:style>
  <w:style w:type="paragraph" w:customStyle="1" w:styleId="AE78C1F05D25C44BB155E10A428A9405">
    <w:name w:val="AE78C1F05D25C44BB155E10A428A9405"/>
    <w:rsid w:val="00C638B7"/>
  </w:style>
  <w:style w:type="paragraph" w:customStyle="1" w:styleId="01767BBCAA450845893998C21B915AB3">
    <w:name w:val="01767BBCAA450845893998C21B915AB3"/>
    <w:rsid w:val="00C638B7"/>
  </w:style>
  <w:style w:type="paragraph" w:customStyle="1" w:styleId="820923E0B5A384438C70EF2119983A07">
    <w:name w:val="820923E0B5A384438C70EF2119983A07"/>
    <w:rsid w:val="00C638B7"/>
  </w:style>
  <w:style w:type="paragraph" w:customStyle="1" w:styleId="33D65FF27228CB4B8DC9F9A32CEFA9B0">
    <w:name w:val="33D65FF27228CB4B8DC9F9A32CEFA9B0"/>
    <w:rsid w:val="00C638B7"/>
  </w:style>
  <w:style w:type="paragraph" w:customStyle="1" w:styleId="EECE8B9D67B888459A52C4954F5A30B5">
    <w:name w:val="EECE8B9D67B888459A52C4954F5A30B5"/>
    <w:rsid w:val="00C638B7"/>
  </w:style>
  <w:style w:type="paragraph" w:customStyle="1" w:styleId="9A13EB099FA6A44DBCF962BCB1A105C6">
    <w:name w:val="9A13EB099FA6A44DBCF962BCB1A105C6"/>
    <w:rsid w:val="00C638B7"/>
  </w:style>
  <w:style w:type="paragraph" w:customStyle="1" w:styleId="8CBEB211D58B4642B3683B3321BF462B">
    <w:name w:val="8CBEB211D58B4642B3683B3321BF462B"/>
    <w:rsid w:val="00C638B7"/>
  </w:style>
  <w:style w:type="paragraph" w:customStyle="1" w:styleId="51A3B349AE44D94A9B95F4CF89CB06F6">
    <w:name w:val="51A3B349AE44D94A9B95F4CF89CB06F6"/>
    <w:rsid w:val="00C638B7"/>
  </w:style>
  <w:style w:type="paragraph" w:customStyle="1" w:styleId="D78A4D7C283B534B91203902DA8E3E25">
    <w:name w:val="D78A4D7C283B534B91203902DA8E3E25"/>
    <w:rsid w:val="00C638B7"/>
  </w:style>
  <w:style w:type="paragraph" w:customStyle="1" w:styleId="B7FE7843DBE9E24D895C9ADE756AF6C6">
    <w:name w:val="B7FE7843DBE9E24D895C9ADE756AF6C6"/>
    <w:rsid w:val="00C638B7"/>
  </w:style>
  <w:style w:type="paragraph" w:customStyle="1" w:styleId="0BCE4758C7B2A44B85D747A2F8B0AA10">
    <w:name w:val="0BCE4758C7B2A44B85D747A2F8B0AA10"/>
    <w:rsid w:val="00C638B7"/>
  </w:style>
  <w:style w:type="paragraph" w:customStyle="1" w:styleId="ADA12C12C042074F938492387459619F">
    <w:name w:val="ADA12C12C042074F938492387459619F"/>
    <w:rsid w:val="00C638B7"/>
  </w:style>
  <w:style w:type="paragraph" w:customStyle="1" w:styleId="12377324B2A89344BF2E710B6BF45707">
    <w:name w:val="12377324B2A89344BF2E710B6BF45707"/>
    <w:rsid w:val="00C638B7"/>
  </w:style>
  <w:style w:type="paragraph" w:customStyle="1" w:styleId="7B6E0C6ACEDF3D45A28E43FB5332B0AF">
    <w:name w:val="7B6E0C6ACEDF3D45A28E43FB5332B0AF"/>
    <w:rsid w:val="00C638B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FDFCCBFFCDCB44B847F5A0764EA3862">
    <w:name w:val="CFDFCCBFFCDCB44B847F5A0764EA3862"/>
    <w:rsid w:val="00C638B7"/>
  </w:style>
  <w:style w:type="paragraph" w:customStyle="1" w:styleId="AE78C1F05D25C44BB155E10A428A9405">
    <w:name w:val="AE78C1F05D25C44BB155E10A428A9405"/>
    <w:rsid w:val="00C638B7"/>
  </w:style>
  <w:style w:type="paragraph" w:customStyle="1" w:styleId="01767BBCAA450845893998C21B915AB3">
    <w:name w:val="01767BBCAA450845893998C21B915AB3"/>
    <w:rsid w:val="00C638B7"/>
  </w:style>
  <w:style w:type="paragraph" w:customStyle="1" w:styleId="820923E0B5A384438C70EF2119983A07">
    <w:name w:val="820923E0B5A384438C70EF2119983A07"/>
    <w:rsid w:val="00C638B7"/>
  </w:style>
  <w:style w:type="paragraph" w:customStyle="1" w:styleId="33D65FF27228CB4B8DC9F9A32CEFA9B0">
    <w:name w:val="33D65FF27228CB4B8DC9F9A32CEFA9B0"/>
    <w:rsid w:val="00C638B7"/>
  </w:style>
  <w:style w:type="paragraph" w:customStyle="1" w:styleId="EECE8B9D67B888459A52C4954F5A30B5">
    <w:name w:val="EECE8B9D67B888459A52C4954F5A30B5"/>
    <w:rsid w:val="00C638B7"/>
  </w:style>
  <w:style w:type="paragraph" w:customStyle="1" w:styleId="9A13EB099FA6A44DBCF962BCB1A105C6">
    <w:name w:val="9A13EB099FA6A44DBCF962BCB1A105C6"/>
    <w:rsid w:val="00C638B7"/>
  </w:style>
  <w:style w:type="paragraph" w:customStyle="1" w:styleId="8CBEB211D58B4642B3683B3321BF462B">
    <w:name w:val="8CBEB211D58B4642B3683B3321BF462B"/>
    <w:rsid w:val="00C638B7"/>
  </w:style>
  <w:style w:type="paragraph" w:customStyle="1" w:styleId="51A3B349AE44D94A9B95F4CF89CB06F6">
    <w:name w:val="51A3B349AE44D94A9B95F4CF89CB06F6"/>
    <w:rsid w:val="00C638B7"/>
  </w:style>
  <w:style w:type="paragraph" w:customStyle="1" w:styleId="D78A4D7C283B534B91203902DA8E3E25">
    <w:name w:val="D78A4D7C283B534B91203902DA8E3E25"/>
    <w:rsid w:val="00C638B7"/>
  </w:style>
  <w:style w:type="paragraph" w:customStyle="1" w:styleId="B7FE7843DBE9E24D895C9ADE756AF6C6">
    <w:name w:val="B7FE7843DBE9E24D895C9ADE756AF6C6"/>
    <w:rsid w:val="00C638B7"/>
  </w:style>
  <w:style w:type="paragraph" w:customStyle="1" w:styleId="0BCE4758C7B2A44B85D747A2F8B0AA10">
    <w:name w:val="0BCE4758C7B2A44B85D747A2F8B0AA10"/>
    <w:rsid w:val="00C638B7"/>
  </w:style>
  <w:style w:type="paragraph" w:customStyle="1" w:styleId="ADA12C12C042074F938492387459619F">
    <w:name w:val="ADA12C12C042074F938492387459619F"/>
    <w:rsid w:val="00C638B7"/>
  </w:style>
  <w:style w:type="paragraph" w:customStyle="1" w:styleId="12377324B2A89344BF2E710B6BF45707">
    <w:name w:val="12377324B2A89344BF2E710B6BF45707"/>
    <w:rsid w:val="00C638B7"/>
  </w:style>
  <w:style w:type="paragraph" w:customStyle="1" w:styleId="7B6E0C6ACEDF3D45A28E43FB5332B0AF">
    <w:name w:val="7B6E0C6ACEDF3D45A28E43FB5332B0AF"/>
    <w:rsid w:val="00C638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DC572-BED3-4C2C-A24C-E49E472B4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321</Words>
  <Characters>81633</Characters>
  <Application>Microsoft Office Word</Application>
  <DocSecurity>4</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Costello</dc:creator>
  <cp:lastModifiedBy>Karen Drake</cp:lastModifiedBy>
  <cp:revision>2</cp:revision>
  <dcterms:created xsi:type="dcterms:W3CDTF">2016-02-11T11:56:00Z</dcterms:created>
  <dcterms:modified xsi:type="dcterms:W3CDTF">2016-02-11T11:56:00Z</dcterms:modified>
</cp:coreProperties>
</file>